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860D0" w14:textId="2A9F3301" w:rsidR="00324064" w:rsidRPr="00173AA4" w:rsidRDefault="00173AA4" w:rsidP="00173AA4">
      <w:pPr>
        <w:jc w:val="center"/>
        <w:rPr>
          <w:b/>
        </w:rPr>
      </w:pPr>
      <w:r w:rsidRPr="00173AA4">
        <w:rPr>
          <w:b/>
        </w:rPr>
        <w:t xml:space="preserve">First-Year Project (FYP) </w:t>
      </w:r>
      <w:r w:rsidR="003308FE">
        <w:rPr>
          <w:b/>
        </w:rPr>
        <w:t>Report</w:t>
      </w:r>
    </w:p>
    <w:p w14:paraId="7E96F01D" w14:textId="77777777" w:rsidR="00173AA4" w:rsidRDefault="001758E6" w:rsidP="009C3764">
      <w:pPr>
        <w:jc w:val="center"/>
      </w:pPr>
      <w:r>
        <w:t xml:space="preserve">Essentially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867F98" w14:textId="77777777" w:rsidR="00173AA4" w:rsidRDefault="00173AA4" w:rsidP="00173AA4">
      <w:pPr>
        <w:jc w:val="center"/>
      </w:pPr>
      <w:r>
        <w:t>Marianna Zhang</w:t>
      </w:r>
    </w:p>
    <w:p w14:paraId="65D9DC2F" w14:textId="77777777" w:rsidR="00173AA4" w:rsidRDefault="00173AA4" w:rsidP="00173AA4"/>
    <w:p w14:paraId="71E0DB8D" w14:textId="77777777" w:rsidR="00173AA4" w:rsidRDefault="00173AA4" w:rsidP="00173AA4">
      <w:pPr>
        <w:rPr>
          <w:b/>
        </w:rPr>
      </w:pPr>
      <w:r>
        <w:rPr>
          <w:b/>
        </w:rPr>
        <w:t>Introduction</w:t>
      </w:r>
    </w:p>
    <w:p w14:paraId="560606CE" w14:textId="14C4CAE5" w:rsidR="00911768" w:rsidRPr="007D7905" w:rsidRDefault="00911768" w:rsidP="00911768">
      <w:pPr>
        <w:rPr>
          <w:b/>
          <w:i/>
        </w:rPr>
      </w:pPr>
      <w:r>
        <w:rPr>
          <w:b/>
          <w:i/>
        </w:rPr>
        <w:t>Categorization</w:t>
      </w:r>
    </w:p>
    <w:p w14:paraId="360DCD66" w14:textId="5E73C749" w:rsidR="003E1212" w:rsidRDefault="009C0C70" w:rsidP="00777F61">
      <w:r>
        <w:tab/>
      </w:r>
      <w:r w:rsidR="00E90B52">
        <w:t>Universally, people impose structure on the world by grouping individual things into categories.</w:t>
      </w:r>
      <w:r w:rsidR="000F65BE">
        <w:t xml:space="preserve"> </w:t>
      </w:r>
      <w:r w:rsidR="008E28C3">
        <w:t>H</w:t>
      </w:r>
      <w:r w:rsidR="000F65BE" w:rsidRPr="000F65BE">
        <w:t xml:space="preserve">uman beings everywhere from a young age naturally and easily organize their </w:t>
      </w:r>
      <w:r w:rsidR="00F37505">
        <w:t xml:space="preserve">otherwise messy </w:t>
      </w:r>
      <w:r w:rsidR="000F65BE" w:rsidRPr="000F65BE">
        <w:t>experiences using categories. We group individual things together, treating them as alike in some respect, and together different from other things in the world. We consider an individual thing not just as an individual thing, but as one of potentially indefinitely many instances of a category to which it belongs</w:t>
      </w:r>
      <w:r w:rsidR="000F65BE">
        <w:t>.</w:t>
      </w:r>
      <w:r w:rsidR="00E90B52">
        <w:t xml:space="preserve">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 </w:t>
      </w:r>
      <w:r w:rsidR="003E1212" w:rsidRPr="002B1DCA">
        <w:t xml:space="preserve">For an example, </w:t>
      </w:r>
      <w:r w:rsidR="00B23C73">
        <w:t xml:space="preserve">my representation of cat allows me to make inferences about a new cat that I’ve never encountered: </w:t>
      </w:r>
      <w:r w:rsidR="00E85D1B">
        <w:t xml:space="preserve">it probably meows, </w:t>
      </w:r>
      <w:r w:rsidR="00E75D2A">
        <w:t xml:space="preserve">likes catnip, and fights with dogs. </w:t>
      </w:r>
      <w:r w:rsidR="003E1212" w:rsidRPr="003E1212">
        <w:t xml:space="preserve">Although psychologically powerful and pervasive, </w:t>
      </w:r>
      <w:r w:rsidR="000E79A7">
        <w:t>categorization</w:t>
      </w:r>
      <w:r w:rsidR="003E1212" w:rsidRPr="003E1212">
        <w:t xml:space="preserve"> can also lead to pernicious consequences, especially in the social domain, where they can form the basis of stereotyping and prejudice. </w:t>
      </w:r>
    </w:p>
    <w:p w14:paraId="6457A2BE" w14:textId="0EB1CA1B" w:rsidR="00F91F45" w:rsidRPr="00AD0939" w:rsidRDefault="003E1212" w:rsidP="006F25C6">
      <w:pPr>
        <w:ind w:firstLine="720"/>
      </w:pPr>
      <w:r w:rsidRPr="003E1212">
        <w:t xml:space="preserve">What is the structure of these rich category representations, and how do children develop this structure? </w:t>
      </w:r>
      <w:r w:rsidR="00AD0939">
        <w:t xml:space="preserve">I will </w:t>
      </w:r>
      <w:r w:rsidR="00AE4F38" w:rsidRPr="00AD0939">
        <w:t xml:space="preserve">contrast two </w:t>
      </w:r>
      <w:r w:rsidR="00DF7F18" w:rsidRPr="00AD0939">
        <w:t>construals of how a given category structured: an essentialist construal and a social-structural construal.</w:t>
      </w:r>
      <w:r w:rsidR="007E50FB" w:rsidRPr="00AD0939">
        <w:t xml:space="preserve"> </w:t>
      </w:r>
      <w:r w:rsidR="00C86E86">
        <w:t xml:space="preserve">This </w:t>
      </w:r>
      <w:r w:rsidR="006F25C6">
        <w:t xml:space="preserve">project will use gender categories as a case study, since gender </w:t>
      </w:r>
      <w:r w:rsidR="00F91F45" w:rsidRPr="00AD0939">
        <w:t>is a rich space to pit these construals against each other.</w:t>
      </w:r>
      <w:r w:rsidR="003F6C6E" w:rsidRPr="00AD0939">
        <w:t xml:space="preserve"> </w:t>
      </w:r>
    </w:p>
    <w:p w14:paraId="18EADEE2" w14:textId="77777777" w:rsidR="00DC3A55" w:rsidRDefault="00DC3A55" w:rsidP="00E301EC">
      <w:pPr>
        <w:ind w:firstLine="720"/>
        <w:rPr>
          <w:color w:val="5B9BD5" w:themeColor="accent1"/>
        </w:rPr>
      </w:pPr>
    </w:p>
    <w:p w14:paraId="5D5E38C4" w14:textId="59308669" w:rsidR="007D7905" w:rsidRPr="007D7905" w:rsidRDefault="007D7905" w:rsidP="007D7905">
      <w:pPr>
        <w:rPr>
          <w:b/>
          <w:i/>
        </w:rPr>
      </w:pPr>
      <w:r>
        <w:rPr>
          <w:b/>
          <w:i/>
        </w:rPr>
        <w:t>Two construals of category structure</w:t>
      </w:r>
    </w:p>
    <w:p w14:paraId="75E5DDAF" w14:textId="698CA398" w:rsidR="00281C32" w:rsidRPr="009E5029" w:rsidRDefault="0011095B" w:rsidP="00B03A57">
      <w:pPr>
        <w:ind w:firstLine="720"/>
        <w:rPr>
          <w:color w:val="5B9BD5" w:themeColor="accent1"/>
        </w:rPr>
      </w:pPr>
      <w:r w:rsidRPr="0011095B">
        <w:t xml:space="preserve">One way we could represent the structure of a </w:t>
      </w:r>
      <w:r w:rsidR="004530A5">
        <w:t xml:space="preserve">given </w:t>
      </w:r>
      <w:r w:rsidRPr="0011095B">
        <w:t xml:space="preserve">category is to </w:t>
      </w:r>
      <w:r w:rsidR="00CF781E">
        <w:t>construe</w:t>
      </w:r>
      <w:r w:rsidRPr="0011095B">
        <w:t xml:space="preserve"> a category in essentialist terms.</w:t>
      </w:r>
      <w:r w:rsidR="006C7C53">
        <w:t xml:space="preserve"> P</w:t>
      </w:r>
      <w:r w:rsidR="00C73C58">
        <w:t xml:space="preserve">sychological </w:t>
      </w:r>
      <w:r w:rsidR="006B17F7">
        <w:t>e</w:t>
      </w:r>
      <w:r w:rsidR="00ED0E50">
        <w:t>ssentialism</w:t>
      </w:r>
      <w:r w:rsidR="006C7C53">
        <w:t xml:space="preserve"> is </w:t>
      </w:r>
      <w:r w:rsidR="00C564E2">
        <w:t xml:space="preserve">a cognitive bias to believe </w:t>
      </w:r>
      <w:r w:rsidR="006B17F7">
        <w:t>that</w:t>
      </w:r>
      <w:r w:rsidR="00286192">
        <w:t xml:space="preserve"> </w:t>
      </w:r>
      <w:r w:rsidR="00CF069D">
        <w:t xml:space="preserve">categories represent real natural distinctions in the world that carve nature at its joints. </w:t>
      </w:r>
      <w:r w:rsidR="006F57C5">
        <w:t xml:space="preserve">Each category is thought to have its own unique essence: </w:t>
      </w:r>
      <w:r w:rsidR="001646A0">
        <w:t>for an example, there might be a “male essence” for the category of men, and “female essence” for the category of women.</w:t>
      </w:r>
      <w:r w:rsidR="00FD49ED">
        <w:t xml:space="preserve"> </w:t>
      </w:r>
      <w:r w:rsidR="00D87508">
        <w:t>All category members are thought to share this deep underlying</w:t>
      </w:r>
      <w:r w:rsidR="005213D9">
        <w:t xml:space="preserve"> internal</w:t>
      </w:r>
      <w:r w:rsidR="00D87508">
        <w:t xml:space="preserve"> </w:t>
      </w:r>
      <w:r w:rsidR="006B17F7" w:rsidRPr="006B17F7">
        <w:t>“essence”</w:t>
      </w:r>
      <w:r w:rsidR="00962701">
        <w:t xml:space="preserve">, which is stable and unchanging, and provides individual members with their identity. The </w:t>
      </w:r>
      <w:r w:rsidR="00CB018B">
        <w:t>category</w:t>
      </w:r>
      <w:r w:rsidR="00962701">
        <w:t xml:space="preserve"> essence is thought to </w:t>
      </w:r>
      <w:r w:rsidR="00962701">
        <w:t>cause</w:t>
      </w:r>
      <w:r w:rsidR="00A33C33">
        <w:t xml:space="preserve"> </w:t>
      </w:r>
      <w:r w:rsidR="00A33C33" w:rsidRPr="006B17F7">
        <w:t xml:space="preserve">shared </w:t>
      </w:r>
      <w:r w:rsidR="00A33C33">
        <w:t xml:space="preserve">obvious and non-obvious </w:t>
      </w:r>
      <w:r w:rsidR="00A33C33" w:rsidRPr="006B17F7">
        <w:t>properties</w:t>
      </w:r>
      <w:r w:rsidR="00962701">
        <w:t xml:space="preserve"> </w:t>
      </w:r>
      <w:r w:rsidR="00A33C33">
        <w:t xml:space="preserve">among </w:t>
      </w:r>
      <w:r w:rsidR="00962701">
        <w:t>category members</w:t>
      </w:r>
      <w:r w:rsidR="00892C2A">
        <w:t>. These properties are fixed at birth, such that all category members have the innate potential to exhibit</w:t>
      </w:r>
      <w:r w:rsidR="00E65E5F">
        <w:t xml:space="preserve"> the shared properties</w:t>
      </w:r>
      <w:r w:rsidR="00F82B7A">
        <w:t>, and stable over time</w:t>
      </w:r>
      <w:r w:rsidR="00352999">
        <w:t xml:space="preserve">. As a result, the category essence produces fundamental similarities among </w:t>
      </w:r>
      <w:r w:rsidR="00A33C33">
        <w:t>category members</w:t>
      </w:r>
      <w:r w:rsidR="00352999">
        <w:t xml:space="preserve">, and differences compared to </w:t>
      </w:r>
      <w:r w:rsidR="00962701">
        <w:t>non-category members</w:t>
      </w:r>
      <w:r w:rsidR="00A33C33">
        <w:t xml:space="preserve"> </w:t>
      </w:r>
      <w:r w:rsidR="00CA637D">
        <w:t>(</w:t>
      </w:r>
      <w:r w:rsidR="00B73CFF">
        <w:t>Gelman 2003</w:t>
      </w:r>
      <w:r w:rsidR="00CA637D">
        <w:t>)</w:t>
      </w:r>
      <w:r w:rsidR="00114A13">
        <w:t xml:space="preserve">. </w:t>
      </w:r>
      <w:r w:rsidR="00934FD3">
        <w:t>The category essence</w:t>
      </w:r>
      <w:r w:rsidR="00090F14">
        <w:t xml:space="preserve"> could but need not</w:t>
      </w:r>
      <w:r w:rsidR="00934FD3" w:rsidRPr="007518A5">
        <w:t xml:space="preserve"> be elaborated</w:t>
      </w:r>
      <w:r w:rsidR="00934FD3">
        <w:t xml:space="preserve"> or </w:t>
      </w:r>
      <w:r w:rsidR="00934FD3" w:rsidRPr="007518A5">
        <w:t>cashed out</w:t>
      </w:r>
      <w:r w:rsidR="00934FD3">
        <w:t xml:space="preserve">, </w:t>
      </w:r>
      <w:proofErr w:type="spellStart"/>
      <w:r w:rsidR="00934FD3" w:rsidRPr="007518A5">
        <w:t>eg</w:t>
      </w:r>
      <w:proofErr w:type="spellEnd"/>
      <w:r w:rsidR="00934FD3" w:rsidRPr="007518A5">
        <w:t xml:space="preserve"> as biological sex, DNA, chemical formula, </w:t>
      </w:r>
      <w:r w:rsidR="00934FD3">
        <w:t>etc</w:t>
      </w:r>
      <w:r w:rsidR="00FC49AD">
        <w:t>. One could have a</w:t>
      </w:r>
      <w:r w:rsidR="00B9198C">
        <w:t xml:space="preserve"> placeholder essence</w:t>
      </w:r>
      <w:r w:rsidR="00E419C3">
        <w:t xml:space="preserve"> and believe that</w:t>
      </w:r>
      <w:r w:rsidR="00B9198C">
        <w:t xml:space="preserve"> </w:t>
      </w:r>
      <w:r w:rsidR="00FC49AD">
        <w:t xml:space="preserve">a category possesses an essence without knowing what the essence is. </w:t>
      </w:r>
    </w:p>
    <w:p w14:paraId="71C931F4" w14:textId="5C93602C" w:rsidR="00281C32" w:rsidRDefault="00C61EDB" w:rsidP="00136E28">
      <w:pPr>
        <w:ind w:firstLine="720"/>
      </w:pPr>
      <w:r w:rsidRPr="005E2D9D">
        <w:lastRenderedPageBreak/>
        <w:t>In contrast to essentialism, a</w:t>
      </w:r>
      <w:r w:rsidR="00281C32" w:rsidRPr="00281C32">
        <w:t xml:space="preserve">nother framework we could use to represent the structure of a category is a social-structural construal. </w:t>
      </w:r>
      <w:r w:rsidR="00CE6AF4" w:rsidRPr="005E2D9D">
        <w:t>On this view, c</w:t>
      </w:r>
      <w:r w:rsidR="00281C32" w:rsidRPr="005E2D9D">
        <w:t xml:space="preserve">ategories are </w:t>
      </w:r>
      <w:r w:rsidR="00281C32" w:rsidRPr="003D2C94">
        <w:rPr>
          <w:bCs/>
        </w:rPr>
        <w:t>situated in a rich social context</w:t>
      </w:r>
      <w:r w:rsidR="00281C32" w:rsidRPr="003D2C94">
        <w:t>, which influence the very nature of the category.</w:t>
      </w:r>
      <w:r w:rsidR="00D8761C" w:rsidRPr="003D2C94">
        <w:t xml:space="preserve"> </w:t>
      </w:r>
      <w:r w:rsidR="003D2C94">
        <w:t>For an example, the gender categories</w:t>
      </w:r>
      <w:r w:rsidR="00017C00" w:rsidRPr="003D2C94">
        <w:t xml:space="preserve"> male and female</w:t>
      </w:r>
      <w:r w:rsidR="00AE479F">
        <w:t xml:space="preserve"> are situated within a </w:t>
      </w:r>
      <w:r w:rsidR="0012711A">
        <w:t>social context, which provides a social meaning for what it means to be male and what it means to be female</w:t>
      </w:r>
      <w:r w:rsidR="00FF136C">
        <w:t>.</w:t>
      </w:r>
      <w:r w:rsidR="00C030A1">
        <w:rPr>
          <w:rStyle w:val="FootnoteReference"/>
        </w:rPr>
        <w:footnoteReference w:id="1"/>
      </w:r>
      <w:r w:rsidR="00FF136C">
        <w:t xml:space="preserve"> </w:t>
      </w:r>
      <w:r w:rsidR="00466807">
        <w:t>D</w:t>
      </w:r>
      <w:r w:rsidR="00D8761C" w:rsidRPr="003D2C94">
        <w:t xml:space="preserve">ifferent </w:t>
      </w:r>
      <w:r w:rsidR="00D8761C" w:rsidRPr="003D2C94">
        <w:rPr>
          <w:bCs/>
        </w:rPr>
        <w:t>social-structural forces</w:t>
      </w:r>
      <w:r w:rsidR="00D8761C" w:rsidRPr="005E2D9D">
        <w:rPr>
          <w:b/>
          <w:bCs/>
        </w:rPr>
        <w:t xml:space="preserve"> </w:t>
      </w:r>
      <w:r w:rsidR="00D8761C" w:rsidRPr="005E2D9D">
        <w:t>operating on each category contribute to differences between categories</w:t>
      </w:r>
      <w:r w:rsidR="00581448">
        <w:t>, such that c</w:t>
      </w:r>
      <w:r w:rsidR="00581448">
        <w:t>ategory membership is confounded with social context</w:t>
      </w:r>
      <w:r w:rsidR="00D8761C" w:rsidRPr="005E2D9D">
        <w:t xml:space="preserve">. </w:t>
      </w:r>
      <w:r w:rsidR="003076D5">
        <w:t>In the case of gender,</w:t>
      </w:r>
      <w:r w:rsidR="00281C32" w:rsidRPr="00281C32">
        <w:t xml:space="preserve"> men and women </w:t>
      </w:r>
      <w:r w:rsidR="007B0816">
        <w:t xml:space="preserve">might be conceptualized as </w:t>
      </w:r>
      <w:r w:rsidR="00281C32" w:rsidRPr="00281C32">
        <w:t>subject to different expectations, standards, socialization, resources, biases, etc. in our society.</w:t>
      </w:r>
      <w:r w:rsidR="00BF605D" w:rsidRPr="005E2D9D">
        <w:t xml:space="preserve"> </w:t>
      </w:r>
      <w:r w:rsidR="00281C32" w:rsidRPr="00281C32">
        <w:t>The nature and structure of a category could be interpreted as contingent or even constructed by the social context that it is situated within.</w:t>
      </w:r>
    </w:p>
    <w:p w14:paraId="5AB1814B" w14:textId="77777777" w:rsidR="00D67FCE" w:rsidRDefault="00D67FCE" w:rsidP="00136E28">
      <w:pPr>
        <w:ind w:firstLine="720"/>
      </w:pPr>
    </w:p>
    <w:p w14:paraId="0E70FC79" w14:textId="1367EBD5" w:rsidR="00D67FCE" w:rsidRDefault="00D67FCE" w:rsidP="00D67FCE">
      <w:r>
        <w:rPr>
          <w:b/>
          <w:i/>
        </w:rPr>
        <w:t xml:space="preserve">The role of social input for </w:t>
      </w:r>
      <w:r w:rsidR="00E3041A">
        <w:rPr>
          <w:b/>
          <w:i/>
        </w:rPr>
        <w:t>category construal</w:t>
      </w:r>
    </w:p>
    <w:p w14:paraId="2C7BC304" w14:textId="7B003955" w:rsidR="00281C32" w:rsidRDefault="00663CF6" w:rsidP="00F15A5F">
      <w:pPr>
        <w:ind w:firstLine="720"/>
      </w:pPr>
      <w:r w:rsidRPr="00663CF6">
        <w:t>We can contrast these two different construals of categories, comparing them as different ways that people think about categories</w:t>
      </w:r>
      <w:r w:rsidR="00136E28">
        <w:t xml:space="preserve">. (We will </w:t>
      </w:r>
      <w:r w:rsidRPr="00663CF6">
        <w:t>bracket</w:t>
      </w:r>
      <w:r w:rsidR="00136E28">
        <w:t xml:space="preserve"> </w:t>
      </w:r>
      <w:r w:rsidRPr="00663CF6">
        <w:t xml:space="preserve">off the metaphysical question of what categories in the world </w:t>
      </w:r>
      <w:proofErr w:type="gramStart"/>
      <w:r w:rsidRPr="00663CF6">
        <w:t>actually are</w:t>
      </w:r>
      <w:proofErr w:type="gramEnd"/>
      <w:r w:rsidR="00810A33">
        <w:t xml:space="preserve">, and only consider the psychologically tractable question of </w:t>
      </w:r>
      <w:r w:rsidR="00AE0EDC">
        <w:t>how people conceptualize categories.</w:t>
      </w:r>
      <w:r w:rsidR="00397487">
        <w:t>)</w:t>
      </w:r>
      <w:r w:rsidRPr="00663CF6">
        <w:t xml:space="preserve"> When children are developing category representations, how do they choose between these two construals of a given category? I</w:t>
      </w:r>
      <w:r w:rsidR="00FE40B8">
        <w:t xml:space="preserve"> </w:t>
      </w:r>
      <w:r w:rsidR="00B46BE3">
        <w:t>will</w:t>
      </w:r>
      <w:r w:rsidR="00FE40B8">
        <w:t xml:space="preserve"> present</w:t>
      </w:r>
      <w:r w:rsidR="00B46BE3">
        <w:t xml:space="preserve"> </w:t>
      </w:r>
      <w:r w:rsidR="002A4001">
        <w:t>these two construals</w:t>
      </w:r>
      <w:r w:rsidR="004A3C77">
        <w:t xml:space="preserve"> as</w:t>
      </w:r>
      <w:r w:rsidR="002A4001">
        <w:t xml:space="preserve"> opposing and distinct </w:t>
      </w:r>
      <w:r w:rsidRPr="00663CF6">
        <w:t xml:space="preserve">construals for illustration, but we can consider these two </w:t>
      </w:r>
      <w:r w:rsidR="002A4001">
        <w:t xml:space="preserve">construals </w:t>
      </w:r>
      <w:r w:rsidR="0035205D">
        <w:t xml:space="preserve">to be </w:t>
      </w:r>
      <w:r w:rsidRPr="00663CF6">
        <w:t>two points on a theoretical continuum</w:t>
      </w:r>
      <w:r w:rsidR="0035205D">
        <w:t xml:space="preserve">, with various </w:t>
      </w:r>
      <w:r w:rsidR="00785DB2">
        <w:t xml:space="preserve">tenable </w:t>
      </w:r>
      <w:r w:rsidR="0035205D">
        <w:t xml:space="preserve">intermediate </w:t>
      </w:r>
      <w:r w:rsidR="00785DB2">
        <w:t>representations</w:t>
      </w:r>
      <w:r w:rsidR="00BC1448">
        <w:t xml:space="preserve"> that vary </w:t>
      </w:r>
      <w:r w:rsidR="00574AA3">
        <w:t xml:space="preserve">across </w:t>
      </w:r>
      <w:r w:rsidR="00BC1448">
        <w:t>categories (</w:t>
      </w:r>
      <w:proofErr w:type="spellStart"/>
      <w:r w:rsidR="00BC1448">
        <w:t>eg</w:t>
      </w:r>
      <w:proofErr w:type="spellEnd"/>
      <w:r w:rsidR="00BC1448">
        <w:t xml:space="preserve"> some categories essentialized, some categories represented in a social-structural way)</w:t>
      </w:r>
      <w:r w:rsidR="00574AA3">
        <w:t>, across properties (</w:t>
      </w:r>
      <w:proofErr w:type="spellStart"/>
      <w:r w:rsidR="00574AA3">
        <w:t>eg</w:t>
      </w:r>
      <w:proofErr w:type="spellEnd"/>
      <w:r w:rsidR="00574AA3">
        <w:t xml:space="preserve"> </w:t>
      </w:r>
      <w:proofErr w:type="spellStart"/>
      <w:r w:rsidR="00DF19BE">
        <w:t>overhypotheses</w:t>
      </w:r>
      <w:proofErr w:type="spellEnd"/>
      <w:r w:rsidR="00DF19BE">
        <w:t xml:space="preserve"> about </w:t>
      </w:r>
      <w:r w:rsidR="00574AA3">
        <w:t>some properties likely to be</w:t>
      </w:r>
      <w:r w:rsidR="00DF19BE">
        <w:t xml:space="preserve"> essential</w:t>
      </w:r>
      <w:r w:rsidR="00D96389">
        <w:t>ized</w:t>
      </w:r>
      <w:r w:rsidR="00DF19BE">
        <w:t>, some properties</w:t>
      </w:r>
      <w:r w:rsidR="00116C6F">
        <w:t xml:space="preserve"> likely to be subject to social-structural factors), and across properties within a category (</w:t>
      </w:r>
      <w:proofErr w:type="spellStart"/>
      <w:r w:rsidR="00116C6F">
        <w:t>eg</w:t>
      </w:r>
      <w:proofErr w:type="spellEnd"/>
      <w:r w:rsidR="00116C6F">
        <w:t xml:space="preserve"> some </w:t>
      </w:r>
      <w:r w:rsidR="003F1738">
        <w:t>properties of a category considered essential</w:t>
      </w:r>
      <w:r w:rsidR="00BE5148">
        <w:t>ized</w:t>
      </w:r>
      <w:r w:rsidR="003F1738">
        <w:t>,</w:t>
      </w:r>
      <w:r w:rsidR="007E5DE0">
        <w:t xml:space="preserve"> some properties subject to social-structural factors)</w:t>
      </w:r>
      <w:r w:rsidRPr="00663CF6">
        <w:t xml:space="preserve">. </w:t>
      </w:r>
    </w:p>
    <w:p w14:paraId="45348E40" w14:textId="1CFADF77" w:rsidR="009F7F94" w:rsidRDefault="00180DB2" w:rsidP="009F7F94">
      <w:pPr>
        <w:ind w:firstLine="720"/>
      </w:pPr>
      <w:r>
        <w:t>Although children</w:t>
      </w:r>
      <w:r w:rsidR="007802F4">
        <w:t xml:space="preserve"> and adults</w:t>
      </w:r>
      <w:r>
        <w:t xml:space="preserve"> across various cultural communities essentialize some set of categories, </w:t>
      </w:r>
      <w:r w:rsidR="00280FC4">
        <w:t xml:space="preserve">the </w:t>
      </w:r>
      <w:r w:rsidR="00887A56">
        <w:t>categories that are essentialized</w:t>
      </w:r>
      <w:r w:rsidR="007045AE">
        <w:t xml:space="preserve"> </w:t>
      </w:r>
      <w:r w:rsidR="00DD79D5" w:rsidRPr="00DD79D5">
        <w:t xml:space="preserve">are only a small subset of all the categories that they represent, </w:t>
      </w:r>
      <w:r w:rsidR="00D516D6">
        <w:t xml:space="preserve">and there is substantial cultural variation in what particular social categories are essentialized, </w:t>
      </w:r>
      <w:r w:rsidR="00761853">
        <w:t>which together</w:t>
      </w:r>
      <w:r w:rsidR="00D516D6">
        <w:t xml:space="preserve"> suggest</w:t>
      </w:r>
      <w:r w:rsidR="00761853">
        <w:t xml:space="preserve"> </w:t>
      </w:r>
      <w:r w:rsidR="005B4B67">
        <w:t>a role for social input in guiding children to essentialize particular categories and not others</w:t>
      </w:r>
      <w:r w:rsidR="008F0DA9">
        <w:t xml:space="preserve"> </w:t>
      </w:r>
      <w:r w:rsidR="002F6070">
        <w:t>(Gelman 2003)</w:t>
      </w:r>
      <w:r w:rsidR="002572BD">
        <w:t xml:space="preserve">. </w:t>
      </w:r>
      <w:r w:rsidR="00A2649F">
        <w:t>Evidence for</w:t>
      </w:r>
      <w:r w:rsidR="002F6070">
        <w:t xml:space="preserve"> </w:t>
      </w:r>
      <w:r w:rsidR="00003700">
        <w:t xml:space="preserve">variation </w:t>
      </w:r>
      <w:r w:rsidR="00FE72E4">
        <w:t xml:space="preserve">comes from a variety of </w:t>
      </w:r>
      <w:r w:rsidR="002D389D">
        <w:t xml:space="preserve">cultural </w:t>
      </w:r>
      <w:r w:rsidR="00FE72E4">
        <w:t>communities</w:t>
      </w:r>
      <w:r w:rsidR="002F6070">
        <w:t xml:space="preserve">. </w:t>
      </w:r>
      <w:r w:rsidR="00F10CC5">
        <w:t xml:space="preserve">Children growing up in more politically conservative communities in the US are more likely to essentialize race than children growing up in more </w:t>
      </w:r>
      <w:r w:rsidR="001879C2">
        <w:t xml:space="preserve">politically liberal communities in the US </w:t>
      </w:r>
      <w:r w:rsidR="00132865">
        <w:t xml:space="preserve">(Rhodes &amp; Gelman 2009). </w:t>
      </w:r>
      <w:r w:rsidR="00E919D0">
        <w:t xml:space="preserve">Children growing up in </w:t>
      </w:r>
      <w:r w:rsidR="002D3D86">
        <w:t xml:space="preserve">more religious communities in Israel are more likely to essentialize ethnicity than children growing up in more secular communities in Israel </w:t>
      </w:r>
      <w:r w:rsidR="002D3D86" w:rsidRPr="00043442">
        <w:rPr>
          <w:color w:val="5B9BD5" w:themeColor="accent1"/>
        </w:rPr>
        <w:t>()</w:t>
      </w:r>
      <w:r w:rsidR="002D3D86">
        <w:t>.</w:t>
      </w:r>
      <w:r w:rsidR="00F50DBD">
        <w:t xml:space="preserve"> In India, upper-class adults </w:t>
      </w:r>
      <w:r w:rsidR="009A2637">
        <w:t xml:space="preserve">are more likely to essentialize ethnicity </w:t>
      </w:r>
      <w:r w:rsidR="00C95825">
        <w:t xml:space="preserve">than </w:t>
      </w:r>
      <w:r w:rsidR="003D69C6">
        <w:t>lower-class adults</w:t>
      </w:r>
      <w:r w:rsidR="00C51B3B">
        <w:t xml:space="preserve">, and </w:t>
      </w:r>
      <w:r w:rsidR="00CE3C54">
        <w:t xml:space="preserve">the female category is more likely to be essentialized than the male category </w:t>
      </w:r>
      <w:r w:rsidR="00F42241" w:rsidRPr="00DD79D5">
        <w:t>(Mahalingam, 2003a)</w:t>
      </w:r>
      <w:r w:rsidR="00F42241">
        <w:t xml:space="preserve">. </w:t>
      </w:r>
      <w:r w:rsidR="00F8213D">
        <w:t xml:space="preserve">Cultural variation in what categories are essentialized suggests that essentialism is the product of a general cognitive heuristic towards essentialism and </w:t>
      </w:r>
      <w:r w:rsidR="00F8213D">
        <w:lastRenderedPageBreak/>
        <w:t>social cues about what categories</w:t>
      </w:r>
      <w:r w:rsidR="00F8213D">
        <w:t xml:space="preserve"> to construe in essentialist ways</w:t>
      </w:r>
      <w:r w:rsidR="00A6747D">
        <w:t>.</w:t>
      </w:r>
      <w:r w:rsidR="00687F03">
        <w:rPr>
          <w:rStyle w:val="FootnoteReference"/>
        </w:rPr>
        <w:footnoteReference w:id="2"/>
      </w:r>
      <w:r w:rsidR="00A6747D">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5F5BACAC" w14:textId="77777777" w:rsidR="00DC3A55" w:rsidRDefault="00DC3A55" w:rsidP="009F7F94">
      <w:pPr>
        <w:ind w:firstLine="720"/>
      </w:pPr>
    </w:p>
    <w:p w14:paraId="05927601" w14:textId="52F12F42" w:rsidR="009F7F94" w:rsidRPr="009F7F94" w:rsidRDefault="009F7F94" w:rsidP="009F7F94">
      <w:r>
        <w:rPr>
          <w:i/>
        </w:rPr>
        <w:t>Generic language</w:t>
      </w:r>
      <w:r w:rsidR="004D60E4">
        <w:rPr>
          <w:i/>
        </w:rPr>
        <w:t xml:space="preserve"> as a cue for essentialism</w:t>
      </w:r>
    </w:p>
    <w:p w14:paraId="75AE5259" w14:textId="4A03F275" w:rsidR="005F7C52" w:rsidRDefault="00043297" w:rsidP="009F7F94">
      <w:pPr>
        <w:ind w:firstLine="720"/>
      </w:pPr>
      <w:r>
        <w:t>One type of linguistic cue for essentialism is g</w:t>
      </w:r>
      <w:r w:rsidR="00A278AA">
        <w:t xml:space="preserve">eneric </w:t>
      </w:r>
      <w:r w:rsidR="00234389">
        <w:t>language</w:t>
      </w:r>
      <w:r w:rsidR="00FA1CA7">
        <w:t>, such as “girls play with dolls” or “a girl plays with dolls”</w:t>
      </w:r>
      <w:r w:rsidR="002E4676">
        <w:t xml:space="preserve">, which describe a </w:t>
      </w:r>
      <w:proofErr w:type="gramStart"/>
      <w:r w:rsidR="002E4676">
        <w:t>category as a whole</w:t>
      </w:r>
      <w:proofErr w:type="gramEnd"/>
      <w:r w:rsidR="00CF7838">
        <w:t xml:space="preserve">. </w:t>
      </w:r>
      <w:r w:rsidR="00210F2A">
        <w:t xml:space="preserve">There is not a single syntactic marker that reliably indicates that </w:t>
      </w:r>
      <w:r w:rsidR="00DC1DA8">
        <w:t xml:space="preserve">a statement is generic – rather, whether a statement is interpreted generically involves </w:t>
      </w:r>
      <w:r w:rsidR="00A17253">
        <w:t xml:space="preserve">a combination of morphosyntactic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proofErr w:type="spellStart"/>
      <w:r w:rsidR="00813ED6">
        <w:t>Cimpian</w:t>
      </w:r>
      <w:proofErr w:type="spellEnd"/>
      <w:r w:rsidR="00813ED6">
        <w:t xml:space="preserve"> &amp; Markman, 2008; </w:t>
      </w:r>
      <w:proofErr w:type="spellStart"/>
      <w:r w:rsidR="00FC50BE">
        <w:t>Cimpian</w:t>
      </w:r>
      <w:proofErr w:type="spellEnd"/>
      <w:r w:rsidR="00FC50BE">
        <w:t xml:space="preserve">, Meltzer, </w:t>
      </w:r>
      <w:r w:rsidR="00852653">
        <w:t xml:space="preserve">&amp; </w:t>
      </w:r>
      <w:r w:rsidR="00FC50BE">
        <w:t xml:space="preserve">Markman, 2011). </w:t>
      </w:r>
      <w:r w:rsidR="006A529D">
        <w:t>Generics are p</w:t>
      </w:r>
      <w:r w:rsidR="006A529D" w:rsidRPr="002E4676">
        <w:t xml:space="preserve">otentially powerful, because our experience is filled with individual things, and generic language is a simple way of communicating a generalization about a whole category. </w:t>
      </w:r>
      <w:r w:rsidR="00044F60">
        <w:t>A generic statement</w:t>
      </w:r>
      <w:r w:rsidR="00945323">
        <w:t xml:space="preserve"> may cue</w:t>
      </w:r>
      <w:r w:rsidR="00EE60CA">
        <w:t xml:space="preserve"> essentialism by suggesting that </w:t>
      </w:r>
      <w:r w:rsidR="00FE0EC0" w:rsidRPr="00F10FC4">
        <w:t xml:space="preserve">the property is a </w:t>
      </w:r>
      <w:r w:rsidR="002F6CAA">
        <w:t xml:space="preserve">causally relevant, </w:t>
      </w:r>
      <w:r w:rsidR="00FE0EC0" w:rsidRPr="00F10FC4">
        <w:t>non-accidental</w:t>
      </w:r>
      <w:r w:rsidR="002F6CAA">
        <w:t>,</w:t>
      </w:r>
      <w:r w:rsidR="00FE0EC0" w:rsidRPr="00F10FC4">
        <w:t xml:space="preserve"> and </w:t>
      </w:r>
      <w:r w:rsidR="002F6CAA">
        <w:t>conceptual</w:t>
      </w:r>
      <w:r w:rsidR="00967484">
        <w:t xml:space="preserve">ly </w:t>
      </w:r>
      <w:r w:rsidR="00FE0EC0" w:rsidRPr="00F10FC4">
        <w:t xml:space="preserve">central property for that </w:t>
      </w:r>
      <w:r w:rsidR="007C62E5">
        <w:t>category (</w:t>
      </w:r>
      <w:proofErr w:type="spellStart"/>
      <w:r w:rsidR="004A57BE" w:rsidRPr="004A57BE">
        <w:t>Cimpian</w:t>
      </w:r>
      <w:proofErr w:type="spellEnd"/>
      <w:r w:rsidR="004A57BE" w:rsidRPr="004A57BE">
        <w:t xml:space="preserve"> &amp; Markman 2009/2011</w:t>
      </w:r>
      <w:r w:rsidR="004A57BE">
        <w:t>)</w:t>
      </w:r>
      <w:r w:rsidR="00136376">
        <w:t xml:space="preserve">. </w:t>
      </w:r>
      <w:r w:rsidR="005B64AA">
        <w:t xml:space="preserve">Indeed, </w:t>
      </w:r>
      <w:r w:rsidR="00A57605">
        <w:t xml:space="preserve">generics have been </w:t>
      </w:r>
      <w:r w:rsidR="00074B8E">
        <w:t xml:space="preserve">shown to </w:t>
      </w:r>
      <w:r w:rsidR="005B64AA">
        <w:t xml:space="preserve">elicit essentialism in </w:t>
      </w:r>
      <w:r w:rsidR="00F94E7B">
        <w:t xml:space="preserve">children in </w:t>
      </w:r>
      <w:r w:rsidR="005B64AA">
        <w:t>both biological and social domains (</w:t>
      </w:r>
      <w:r w:rsidR="005B64AA" w:rsidRPr="00D93C45">
        <w:t xml:space="preserve">Gelman et al., 2010; </w:t>
      </w:r>
      <w:r w:rsidR="005B64AA" w:rsidRPr="004A57BE">
        <w:t xml:space="preserve">Rhodes, Leslie, </w:t>
      </w:r>
      <w:proofErr w:type="spellStart"/>
      <w:r w:rsidR="005B64AA" w:rsidRPr="004A57BE">
        <w:t>Tworek</w:t>
      </w:r>
      <w:proofErr w:type="spellEnd"/>
      <w:r w:rsidR="005B64AA" w:rsidRPr="004A57BE">
        <w:t>, 2012</w:t>
      </w:r>
      <w:r w:rsidR="005B64AA">
        <w:t>).</w:t>
      </w:r>
      <w:r w:rsidR="00336B83">
        <w:t xml:space="preserve"> </w:t>
      </w:r>
      <w:r w:rsidR="002F2AB2">
        <w:t>Four-year-</w:t>
      </w:r>
      <w:proofErr w:type="spellStart"/>
      <w:r w:rsidR="002F2AB2">
        <w:t>olds</w:t>
      </w:r>
      <w:proofErr w:type="spellEnd"/>
      <w:r w:rsidR="002F2AB2">
        <w:t xml:space="preserve"> </w:t>
      </w:r>
      <w:r w:rsidR="002E4676" w:rsidRPr="002E4676">
        <w:t>who heard generic language about a novel social category (</w:t>
      </w:r>
      <w:r w:rsidR="00F33298">
        <w:t xml:space="preserve">e.g. </w:t>
      </w:r>
      <w:r w:rsidR="002E4676" w:rsidRPr="002E4676">
        <w:t>“</w:t>
      </w:r>
      <w:proofErr w:type="spellStart"/>
      <w:r w:rsidR="002E4676" w:rsidRPr="002E4676">
        <w:t>Zarpies</w:t>
      </w:r>
      <w:proofErr w:type="spellEnd"/>
      <w:r w:rsidR="002E4676" w:rsidRPr="002E4676">
        <w:t xml:space="preserve"> sleep in trees” or “A </w:t>
      </w:r>
      <w:proofErr w:type="spellStart"/>
      <w:r w:rsidR="002E4676" w:rsidRPr="002E4676">
        <w:t>Zarpie</w:t>
      </w:r>
      <w:proofErr w:type="spellEnd"/>
      <w:r w:rsidR="002E4676" w:rsidRPr="002E4676">
        <w:t xml:space="preserve"> sleeps in trees”) </w:t>
      </w:r>
      <w:r w:rsidR="00106C8C">
        <w:t>showed elevated</w:t>
      </w:r>
      <w:r w:rsidR="00EF3736">
        <w:t xml:space="preserve"> </w:t>
      </w:r>
      <w:r w:rsidR="002E4676" w:rsidRPr="002E4676">
        <w:t>essentialist beliefs about that social category</w:t>
      </w:r>
      <w:r w:rsidR="00877017">
        <w:t>, compared to a group who heard a control statement</w:t>
      </w:r>
      <w:r w:rsidR="002E4676" w:rsidRPr="002E4676">
        <w:t xml:space="preserve">. </w:t>
      </w:r>
      <w:r w:rsidR="000A4084">
        <w:t xml:space="preserve">Namely, </w:t>
      </w:r>
      <w:r w:rsidR="009D67DD">
        <w:t>the children who heard generic language</w:t>
      </w:r>
      <w:r w:rsidR="009A0AA6">
        <w:t xml:space="preserve"> were more likely to</w:t>
      </w:r>
      <w:r w:rsidR="009D67DD">
        <w:t xml:space="preserve"> </w:t>
      </w:r>
      <w:r w:rsidR="002E4676" w:rsidRPr="002E4676">
        <w:t>explain</w:t>
      </w:r>
      <w:r w:rsidR="009A0AA6">
        <w:t xml:space="preserve"> </w:t>
      </w:r>
      <w:r w:rsidR="002E4676" w:rsidRPr="002E4676">
        <w:t xml:space="preserve">the presence of properties </w:t>
      </w:r>
      <w:r w:rsidR="00EF07B1">
        <w:t xml:space="preserve">in category members </w:t>
      </w:r>
      <w:r w:rsidR="002E4676" w:rsidRPr="002E4676">
        <w:t xml:space="preserve">in terms of intrinsic causes, considered </w:t>
      </w:r>
      <w:r w:rsidR="00D07BC5">
        <w:t xml:space="preserve">category </w:t>
      </w:r>
      <w:r w:rsidR="002E4676" w:rsidRPr="002E4676">
        <w:t>properties to be innate, and extended properties of a single category member to other category members.</w:t>
      </w:r>
      <w:r w:rsidR="00132CC9">
        <w:t xml:space="preserve"> </w:t>
      </w:r>
      <w:r w:rsidR="00784616">
        <w:t xml:space="preserve">In addition, generics are an ecologically valid cue for essentialism: </w:t>
      </w:r>
      <w:r w:rsidR="00500F67">
        <w:t xml:space="preserve">generics are prominent in parents’ speech to children, </w:t>
      </w:r>
      <w:r w:rsidR="007B2FFC">
        <w:t xml:space="preserve">which causes </w:t>
      </w:r>
      <w:r w:rsidR="002E4676" w:rsidRPr="002E4676">
        <w:t xml:space="preserve">children </w:t>
      </w:r>
      <w:r w:rsidR="007B2FFC">
        <w:t xml:space="preserve">to </w:t>
      </w:r>
      <w:r w:rsidR="002E4676" w:rsidRPr="002E4676">
        <w:t>hear a lot of generic language in their environment</w:t>
      </w:r>
      <w:r w:rsidR="00CE36AC">
        <w:t xml:space="preserve"> </w:t>
      </w:r>
      <w:r w:rsidR="00CE36AC" w:rsidRPr="00CE36AC">
        <w:rPr>
          <w:color w:val="5B9BD5" w:themeColor="accent1"/>
        </w:rPr>
        <w:t>()</w:t>
      </w:r>
      <w:r w:rsidR="00CE36AC">
        <w:t>.</w:t>
      </w:r>
      <w:r w:rsidR="009F4004">
        <w:t xml:space="preserve"> </w:t>
      </w:r>
      <w:r w:rsidR="002E4676" w:rsidRPr="002E4676">
        <w:t>Parents who were induced to hold essentialist beliefs about a novel social category (</w:t>
      </w:r>
      <w:r w:rsidR="00A03CD4">
        <w:t xml:space="preserve">e.g. told </w:t>
      </w:r>
      <w:r w:rsidR="00786F1E">
        <w:t xml:space="preserve">that </w:t>
      </w:r>
      <w:proofErr w:type="spellStart"/>
      <w:r w:rsidR="002E4676" w:rsidRPr="002E4676">
        <w:t>Zarpies</w:t>
      </w:r>
      <w:proofErr w:type="spellEnd"/>
      <w:r w:rsidR="002E4676" w:rsidRPr="002E4676">
        <w:t xml:space="preserve"> are a distinct kind of people, biologically and culturally different from others) produced more generics when reading a book about </w:t>
      </w:r>
      <w:r w:rsidR="00642CA4">
        <w:t xml:space="preserve">that category </w:t>
      </w:r>
      <w:r w:rsidR="002E4676" w:rsidRPr="002E4676">
        <w:t>to their children</w:t>
      </w:r>
      <w:r w:rsidR="002A6F70">
        <w:t xml:space="preserve">. </w:t>
      </w:r>
      <w:r w:rsidR="00454A8B">
        <w:t xml:space="preserve">These studies suggest that </w:t>
      </w:r>
      <w:r w:rsidR="002F7BC7">
        <w:t>generics are a cue for essentiali</w:t>
      </w:r>
      <w:r w:rsidR="008B5EC4">
        <w:t xml:space="preserve">zing the category mentioned. </w:t>
      </w:r>
    </w:p>
    <w:p w14:paraId="1071BFAC" w14:textId="77777777" w:rsidR="009D6BE5" w:rsidRDefault="009D6BE5" w:rsidP="0041240D">
      <w:pPr>
        <w:ind w:firstLine="720"/>
      </w:pPr>
    </w:p>
    <w:p w14:paraId="14CC6003" w14:textId="6A3856FD" w:rsidR="009D6BE5" w:rsidRPr="009D6BE5" w:rsidRDefault="009D6BE5" w:rsidP="009D6BE5">
      <w:r>
        <w:rPr>
          <w:i/>
        </w:rPr>
        <w:t>Formal explanations</w:t>
      </w:r>
      <w:r w:rsidR="004D60E4">
        <w:rPr>
          <w:i/>
        </w:rPr>
        <w:t xml:space="preserve"> as a cue for </w:t>
      </w:r>
      <w:proofErr w:type="spellStart"/>
      <w:r w:rsidR="004D60E4">
        <w:rPr>
          <w:i/>
        </w:rPr>
        <w:t>essentalism</w:t>
      </w:r>
      <w:proofErr w:type="spellEnd"/>
    </w:p>
    <w:p w14:paraId="030991D5" w14:textId="76D2EC9E" w:rsidR="003C3F75" w:rsidRPr="003C3F75" w:rsidRDefault="00852669" w:rsidP="0041240D">
      <w:pPr>
        <w:ind w:firstLine="720"/>
      </w:pPr>
      <w:r>
        <w:t>Recently, formal explanations have been suggested as another</w:t>
      </w:r>
      <w:r w:rsidR="002B47FD">
        <w:t xml:space="preserve"> linguistic</w:t>
      </w:r>
      <w:r>
        <w:t xml:space="preserve">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293BBB">
        <w:rPr>
          <w:bCs/>
        </w:rPr>
        <w:t>because</w:t>
      </w:r>
      <w:r w:rsidR="00D964BC" w:rsidRPr="00A06937">
        <w:t xml:space="preserve"> Suzy is a girl</w:t>
      </w:r>
      <w:r w:rsidR="00F9241E">
        <w:t>” (</w:t>
      </w:r>
      <w:proofErr w:type="spellStart"/>
      <w:r w:rsidR="00F9241E" w:rsidRPr="006C399B">
        <w:t>Prasada</w:t>
      </w:r>
      <w:proofErr w:type="spellEnd"/>
      <w:r w:rsidR="00F9241E" w:rsidRPr="006C399B">
        <w:t xml:space="preserve"> &amp; Dillingham 2006/2009</w:t>
      </w:r>
      <w:r w:rsidR="00F9241E">
        <w:t xml:space="preserve">). Formal explanations explain that an individual has some property because it is a member of a </w:t>
      </w:r>
      <w:proofErr w:type="gramStart"/>
      <w:r w:rsidR="00F9241E">
        <w:t>particular category</w:t>
      </w:r>
      <w:proofErr w:type="gramEnd"/>
      <w:r w:rsidR="00F9241E">
        <w:t xml:space="preserve">. </w:t>
      </w:r>
      <w:r w:rsidR="003C3F75">
        <w:t xml:space="preserve">Formal explanations </w:t>
      </w:r>
      <w:r w:rsidR="003C3F75" w:rsidRPr="003C3F75">
        <w:t xml:space="preserve">directly link an individual </w:t>
      </w:r>
      <w:r w:rsidR="00E64762">
        <w:lastRenderedPageBreak/>
        <w:t xml:space="preserve">and </w:t>
      </w:r>
      <w:r w:rsidR="003C3F75" w:rsidRPr="003C3F75">
        <w:t>a property to an entire category</w:t>
      </w:r>
      <w:r w:rsidR="00211EFD">
        <w:t>, such that they</w:t>
      </w:r>
      <w:r w:rsidR="003C3F75" w:rsidRPr="003C3F75">
        <w:t xml:space="preserve"> could support learning about an entire category from a single individual</w:t>
      </w:r>
      <w:r w:rsidR="00CC657B">
        <w:t xml:space="preserve">. As such, formal explanations are </w:t>
      </w:r>
      <w:r w:rsidR="003C3F75" w:rsidRPr="003C3F75">
        <w:t>potentially powerful cues to category structure</w:t>
      </w:r>
      <w:r w:rsidR="005706E7">
        <w:t>. At the same time, f</w:t>
      </w:r>
      <w:r w:rsidR="003C3F75" w:rsidRPr="003C3F75">
        <w:t xml:space="preserve">ormal explanations present a puzzle: </w:t>
      </w:r>
      <w:r w:rsidR="00675BBA">
        <w:t xml:space="preserve">formal explanations are </w:t>
      </w:r>
      <w:r w:rsidR="000E0876">
        <w:t xml:space="preserve">potentially powerful cues to category structure, yet they are </w:t>
      </w:r>
      <w:r w:rsidR="003C3F75" w:rsidRPr="003C3F75">
        <w:t xml:space="preserve">almost tautological sounding. If we ask someone, “Why does Fido bark?” and they </w:t>
      </w:r>
      <w:proofErr w:type="gramStart"/>
      <w:r w:rsidR="003C3F75" w:rsidRPr="003C3F75">
        <w:t>answer</w:t>
      </w:r>
      <w:proofErr w:type="gramEnd"/>
      <w:r w:rsidR="003C3F75" w:rsidRPr="003C3F75">
        <w:t xml:space="preserve"> “because Fido is a dog”, </w:t>
      </w:r>
      <w:r w:rsidR="00A251C4">
        <w:t xml:space="preserve">the fact that Fido is a dog is generally not </w:t>
      </w:r>
      <w:r w:rsidR="00AF3353">
        <w:t>informative</w:t>
      </w:r>
      <w:r w:rsidR="003C3F75" w:rsidRPr="003C3F75">
        <w:t xml:space="preserve">. </w:t>
      </w:r>
      <w:r w:rsidR="0080196D">
        <w:t>We are generally aware of the individual’s category membership</w:t>
      </w:r>
      <w:r w:rsidR="0025118A">
        <w:t>.</w:t>
      </w:r>
      <w:r w:rsidR="00EE7CA6">
        <w:t xml:space="preserve"> </w:t>
      </w:r>
      <w:r w:rsidR="003C3F75" w:rsidRPr="003C3F75">
        <w:t xml:space="preserve">Yet we do seem to be gleaning </w:t>
      </w:r>
      <w:r w:rsidR="003C3F75" w:rsidRPr="003C3F75">
        <w:rPr>
          <w:i/>
        </w:rPr>
        <w:t>something</w:t>
      </w:r>
      <w:r w:rsidR="003C3F75" w:rsidRPr="003C3F75">
        <w:t xml:space="preserve"> from hearing the explanation, and </w:t>
      </w:r>
      <w:r w:rsidR="007E0E45">
        <w:t xml:space="preserve">such explanations </w:t>
      </w:r>
      <w:r w:rsidR="003C3F75" w:rsidRPr="003C3F75">
        <w:t xml:space="preserve">sound natural and meaningful to us. </w:t>
      </w:r>
    </w:p>
    <w:p w14:paraId="1154CEE6" w14:textId="39525665" w:rsidR="00B150AC" w:rsidRDefault="00F62EE1" w:rsidP="00B150AC">
      <w:pPr>
        <w:ind w:firstLine="720"/>
      </w:pPr>
      <w:r>
        <w:t>Formal explanations have been a relatively new frontier of research, and what we know about them is largely limited to</w:t>
      </w:r>
      <w:r w:rsidR="00DE4DEB" w:rsidRPr="00DE4DEB">
        <w:t xml:space="preserve"> metalinguistic judgments from adults</w:t>
      </w:r>
      <w:r w:rsidR="00A15706">
        <w:t xml:space="preserve">. </w:t>
      </w:r>
      <w:proofErr w:type="spellStart"/>
      <w:r w:rsidR="00924C1E">
        <w:t>Prasada</w:t>
      </w:r>
      <w:proofErr w:type="spellEnd"/>
      <w:r w:rsidR="00924C1E">
        <w:t xml:space="preserve"> &amp; Dillingham 2006 introduced formal explanations to the literature </w:t>
      </w:r>
      <w:r w:rsidR="00DE4DEB" w:rsidRPr="00DE4DEB">
        <w:t>in the context of deriving various kinds of category properties (</w:t>
      </w:r>
      <w:proofErr w:type="spellStart"/>
      <w:r w:rsidR="00DE4DEB" w:rsidRPr="00DE4DEB">
        <w:t>eg</w:t>
      </w:r>
      <w:proofErr w:type="spellEnd"/>
      <w:r w:rsidR="00DE4DEB" w:rsidRPr="00DE4DEB">
        <w:t xml:space="preserve"> merely statistical, conceptually central, </w:t>
      </w:r>
      <w:proofErr w:type="spellStart"/>
      <w:r w:rsidR="00DE4DEB" w:rsidRPr="00DE4DEB">
        <w:t>etc</w:t>
      </w:r>
      <w:proofErr w:type="spellEnd"/>
      <w:r w:rsidR="00DE4DEB" w:rsidRPr="00DE4DEB">
        <w:t>)</w:t>
      </w:r>
      <w:r w:rsidR="00357E3D">
        <w:t xml:space="preserve">. </w:t>
      </w:r>
      <w:r w:rsidR="008B39F7">
        <w:t xml:space="preserve">Native English speakers rate </w:t>
      </w:r>
      <w:r w:rsidR="002F43F8">
        <w:t xml:space="preserve"> an explanation like </w:t>
      </w:r>
      <w:r w:rsidR="00DE4DEB" w:rsidRPr="00DE4DEB">
        <w:t>“</w:t>
      </w:r>
      <w:r w:rsidR="00A96BA0">
        <w:t>That dog</w:t>
      </w:r>
      <w:r w:rsidR="00DE4DEB" w:rsidRPr="00DE4DEB">
        <w:t xml:space="preserve"> </w:t>
      </w:r>
      <w:r w:rsidR="00A96BA0">
        <w:t xml:space="preserve">is four-legged </w:t>
      </w:r>
      <w:r w:rsidR="00DE4DEB" w:rsidRPr="00DE4DEB">
        <w:t xml:space="preserve">because </w:t>
      </w:r>
      <w:r w:rsidR="00A96BA0">
        <w:t xml:space="preserve">it </w:t>
      </w:r>
      <w:r w:rsidR="00DE4DEB" w:rsidRPr="00DE4DEB">
        <w:t xml:space="preserve">is a dog” </w:t>
      </w:r>
      <w:r w:rsidR="009703F4">
        <w:t>as a</w:t>
      </w:r>
      <w:r w:rsidR="006875A7">
        <w:t xml:space="preserve"> more felicitous </w:t>
      </w:r>
      <w:r w:rsidR="009703F4">
        <w:t>than</w:t>
      </w:r>
      <w:r w:rsidR="00DE4DEB" w:rsidRPr="00DE4DEB">
        <w:t xml:space="preserve"> “</w:t>
      </w:r>
      <w:r w:rsidR="009E43B6">
        <w:t>That</w:t>
      </w:r>
      <w:r w:rsidR="00DE4DEB" w:rsidRPr="00DE4DEB">
        <w:t xml:space="preserve"> barn is red because it is a barn”</w:t>
      </w:r>
      <w:r w:rsidR="006B7806">
        <w:t xml:space="preserve">, despite the fact that having four legs and being red are </w:t>
      </w:r>
      <w:r w:rsidR="00DE4DEB" w:rsidRPr="00DE4DEB">
        <w:t>statistically common</w:t>
      </w:r>
      <w:r w:rsidR="006B7806">
        <w:t xml:space="preserve"> properties of dogs and barns, respectively</w:t>
      </w:r>
      <w:r w:rsidR="00095DEE">
        <w:t xml:space="preserve"> (</w:t>
      </w:r>
      <w:proofErr w:type="spellStart"/>
      <w:r w:rsidR="00095DEE">
        <w:t>Prasada</w:t>
      </w:r>
      <w:proofErr w:type="spellEnd"/>
      <w:r w:rsidR="00095DEE">
        <w:t xml:space="preserve"> &amp; Dillingham, 2006, Exp 2a</w:t>
      </w:r>
      <w:r w:rsidR="00757F8E">
        <w:t>)</w:t>
      </w:r>
      <w:r w:rsidR="00DE4DEB" w:rsidRPr="00DE4DEB">
        <w:t xml:space="preserve">. </w:t>
      </w:r>
      <w:proofErr w:type="spellStart"/>
      <w:r w:rsidR="001F3BC5">
        <w:t>Prasada</w:t>
      </w:r>
      <w:proofErr w:type="spellEnd"/>
      <w:r w:rsidR="001F3BC5">
        <w:t xml:space="preserve"> &amp; Dillingham have argued that </w:t>
      </w:r>
      <w:r w:rsidR="006875A7">
        <w:t xml:space="preserve">the former explanation is rated as more </w:t>
      </w:r>
      <w:r w:rsidR="00550E51">
        <w:t>felicitous</w:t>
      </w:r>
      <w:r w:rsidR="00FB0BA4">
        <w:t xml:space="preserve"> than the latter because </w:t>
      </w:r>
      <w:r w:rsidR="00FE1A75">
        <w:t xml:space="preserve">having four legs </w:t>
      </w:r>
      <w:r w:rsidR="00472927">
        <w:t xml:space="preserve">is central to what it means to be a dog, while being red is not central to what it means to be a barn. </w:t>
      </w:r>
      <w:proofErr w:type="spellStart"/>
      <w:r w:rsidR="00472927">
        <w:t>Prasada</w:t>
      </w:r>
      <w:proofErr w:type="spellEnd"/>
      <w:r w:rsidR="00472927">
        <w:t xml:space="preserve"> &amp; Dillingham </w:t>
      </w:r>
      <w:r w:rsidR="00F40F0F">
        <w:t xml:space="preserve">propose that </w:t>
      </w:r>
      <w:r w:rsidR="00332AC6">
        <w:t xml:space="preserve">a formal explanation is </w:t>
      </w:r>
      <w:r w:rsidR="008A6504">
        <w:t>felicitous</w:t>
      </w:r>
      <w:r w:rsidR="00332AC6">
        <w:t xml:space="preserve"> </w:t>
      </w:r>
      <w:r w:rsidR="008A6504">
        <w:t>if and only if</w:t>
      </w:r>
      <w:r w:rsidR="007D04F8">
        <w:t xml:space="preserve"> </w:t>
      </w:r>
      <w:r w:rsidR="00B91B3F">
        <w:t xml:space="preserve">the property mentioned is </w:t>
      </w:r>
      <w:r w:rsidR="002B5771">
        <w:t>conceptually central or an aspect of what it means to be a category member.</w:t>
      </w:r>
    </w:p>
    <w:p w14:paraId="3B9A2508" w14:textId="26231244" w:rsidR="00403167" w:rsidRDefault="00B150AC" w:rsidP="003E672F">
      <w:pPr>
        <w:ind w:firstLine="720"/>
      </w:pPr>
      <w:r>
        <w:t>Building on the</w:t>
      </w:r>
      <w:r w:rsidR="006F59EC">
        <w:t xml:space="preserve"> pioneering work of </w:t>
      </w:r>
      <w:proofErr w:type="spellStart"/>
      <w:r w:rsidR="006F59EC">
        <w:t>Prasada</w:t>
      </w:r>
      <w:proofErr w:type="spellEnd"/>
      <w:r w:rsidR="006F59EC">
        <w:t xml:space="preserve"> &amp; Dillingham, recent proposals have gone further and suggested that</w:t>
      </w:r>
      <w:r w:rsidR="00E920BE">
        <w:t xml:space="preserve"> formal explanations not only pick out </w:t>
      </w:r>
      <w:r w:rsidR="00DC2D16">
        <w:t xml:space="preserve">properties that are an aspect of what it means to be a category member, but </w:t>
      </w:r>
      <w:r w:rsidR="007E2246">
        <w:t xml:space="preserve">pick out properties that are </w:t>
      </w:r>
      <w:r w:rsidR="00DC2D16" w:rsidRPr="007E2246">
        <w:rPr>
          <w:i/>
        </w:rPr>
        <w:t>inherent</w:t>
      </w:r>
      <w:r w:rsidR="00DC2D16">
        <w:t xml:space="preserve"> to what it means to be a category member. </w:t>
      </w:r>
      <w:r w:rsidR="00737576">
        <w:t>In particular, formal explanations have been suggested to be placeholders for inherent explanations</w:t>
      </w:r>
      <w:r w:rsidR="003E672F">
        <w:t xml:space="preserve">, such that </w:t>
      </w:r>
      <w:r w:rsidR="00A450DB">
        <w:t>there is something inherent about being a category member that gives rise to category members possessing that property</w:t>
      </w:r>
      <w:r w:rsidR="003E2CCC">
        <w:t xml:space="preserve">, e.g. that there is something inherent about being a girl that causes girls to play </w:t>
      </w:r>
      <w:r w:rsidR="002F6CFA">
        <w:t>with dolls</w:t>
      </w:r>
      <w:r w:rsidR="00A02CD0">
        <w:t xml:space="preserve"> (</w:t>
      </w:r>
      <w:r w:rsidR="00A02CD0" w:rsidRPr="006C399B">
        <w:t xml:space="preserve">Gelman, </w:t>
      </w:r>
      <w:proofErr w:type="spellStart"/>
      <w:r w:rsidR="00A02CD0" w:rsidRPr="006C399B">
        <w:t>Cimpian</w:t>
      </w:r>
      <w:proofErr w:type="spellEnd"/>
      <w:r w:rsidR="00A02CD0" w:rsidRPr="006C399B">
        <w:t>, Roberts, 2018</w:t>
      </w:r>
      <w:r w:rsidR="00F7563C">
        <w:t xml:space="preserve">). As a result, hearing a formal explanation may be a cue to essentialize the category mentioned in the explanation. </w:t>
      </w:r>
    </w:p>
    <w:p w14:paraId="1FCDB6BB" w14:textId="0C22C70F" w:rsidR="00286909" w:rsidRDefault="008E1BFF" w:rsidP="00F874A5">
      <w:pPr>
        <w:ind w:firstLine="720"/>
      </w:pPr>
      <w:r>
        <w:t>This suggestion that formal explanations can be a cue for essentialism has been supported by a recent study</w:t>
      </w:r>
      <w:r w:rsidR="00CB3724">
        <w:t xml:space="preserve"> examining whether formal explanations increase essentialism in children.</w:t>
      </w:r>
      <w:r w:rsidR="009C76D4">
        <w:t xml:space="preserve"> </w:t>
      </w:r>
      <w:proofErr w:type="spellStart"/>
      <w:r w:rsidR="00613A99">
        <w:t>Muradoglu</w:t>
      </w:r>
      <w:proofErr w:type="spellEnd"/>
      <w:r w:rsidR="00613A99">
        <w:t xml:space="preserve"> et al</w:t>
      </w:r>
      <w:r w:rsidR="00E56D3B">
        <w:t xml:space="preserve">, 2019 </w:t>
      </w:r>
      <w:r w:rsidR="00F7563C">
        <w:t xml:space="preserve">found that formal explanations do indeed boost essentialism </w:t>
      </w:r>
      <w:r w:rsidR="002C3B51">
        <w:t>for known animal categories</w:t>
      </w:r>
      <w:r w:rsidR="00F7563C">
        <w:t xml:space="preserve">, and perhaps for gender as well. </w:t>
      </w:r>
      <w:proofErr w:type="spellStart"/>
      <w:r w:rsidR="00F7563C">
        <w:t>Muradoglu</w:t>
      </w:r>
      <w:proofErr w:type="spellEnd"/>
      <w:r w:rsidR="00F7563C">
        <w:t xml:space="preserve"> et al, </w:t>
      </w:r>
      <w:r w:rsidR="009F3212">
        <w:t>2019</w:t>
      </w:r>
      <w:r w:rsidR="00F7563C">
        <w:t xml:space="preserve"> </w:t>
      </w:r>
      <w:r w:rsidR="00FD5B86">
        <w:t>involves two studies</w:t>
      </w:r>
      <w:r w:rsidR="00F7563C">
        <w:t xml:space="preserve">, one about animal categories, and the other about gender categories. </w:t>
      </w:r>
      <w:r w:rsidR="00EA7C1A">
        <w:t>Five-</w:t>
      </w:r>
      <w:r w:rsidR="00122AE7">
        <w:t xml:space="preserve"> and </w:t>
      </w:r>
      <w:r w:rsidR="00EA7C1A">
        <w:t>six</w:t>
      </w:r>
      <w:r w:rsidR="00122AE7">
        <w:t>-year-</w:t>
      </w:r>
      <w:r w:rsidR="00F7563C">
        <w:t xml:space="preserve">olds either heard a formal explanation </w:t>
      </w:r>
      <w:r w:rsidR="00D24D7D">
        <w:t>(e.g. “</w:t>
      </w:r>
      <w:r w:rsidR="00DB6496" w:rsidRPr="00DB6496">
        <w:t>Margaret likes to eat gooseberries because she is a girl.</w:t>
      </w:r>
      <w:r w:rsidR="00DB6496">
        <w:t xml:space="preserve">”) </w:t>
      </w:r>
      <w:r w:rsidR="000D7ED1">
        <w:t xml:space="preserve">or a control statement </w:t>
      </w:r>
      <w:r w:rsidR="005225AB">
        <w:t>(e.g. “</w:t>
      </w:r>
      <w:r w:rsidR="005225AB" w:rsidRPr="005225AB">
        <w:t>Margaret is a girl. She likes to eat gooseberries.</w:t>
      </w:r>
      <w:r w:rsidR="005225AB">
        <w:t xml:space="preserve">”) </w:t>
      </w:r>
      <w:r w:rsidR="00E91DBA">
        <w:t xml:space="preserve">for </w:t>
      </w:r>
      <w:r w:rsidR="00502E2C">
        <w:t xml:space="preserve">why an animal </w:t>
      </w:r>
      <w:r w:rsidR="00C64763">
        <w:t xml:space="preserve">(Exp 1) </w:t>
      </w:r>
      <w:r w:rsidR="00502E2C">
        <w:t xml:space="preserve">or a girl </w:t>
      </w:r>
      <w:r w:rsidR="00C64763">
        <w:t xml:space="preserve">(Exp 2) </w:t>
      </w:r>
      <w:r w:rsidR="00B76D9B">
        <w:t xml:space="preserve">possessed </w:t>
      </w:r>
      <w:r w:rsidR="00F7563C">
        <w:t xml:space="preserve">a novel behavioral property </w:t>
      </w:r>
      <w:r w:rsidR="0011512F">
        <w:t xml:space="preserve">or </w:t>
      </w:r>
      <w:r w:rsidR="00A9787C">
        <w:t xml:space="preserve">a novel </w:t>
      </w:r>
      <w:r w:rsidR="0011512F">
        <w:t>behavioral preference</w:t>
      </w:r>
      <w:r w:rsidR="00B76D9B">
        <w:t>.</w:t>
      </w:r>
      <w:r w:rsidR="00161C7C">
        <w:t xml:space="preserve"> </w:t>
      </w:r>
      <w:r w:rsidR="00BC4454">
        <w:t xml:space="preserve">After each of 4 trials, </w:t>
      </w:r>
      <w:r w:rsidR="00454E0B">
        <w:t>p</w:t>
      </w:r>
      <w:r w:rsidR="00122AE7">
        <w:t xml:space="preserve">articipants were measured on </w:t>
      </w:r>
      <w:r w:rsidR="0065541D">
        <w:t>5</w:t>
      </w:r>
      <w:r w:rsidR="00122AE7">
        <w:t xml:space="preserve"> </w:t>
      </w:r>
      <w:proofErr w:type="gramStart"/>
      <w:r w:rsidR="00D64ACE">
        <w:t>canonically-used</w:t>
      </w:r>
      <w:proofErr w:type="gramEnd"/>
      <w:r w:rsidR="00D64ACE">
        <w:t xml:space="preserve"> </w:t>
      </w:r>
      <w:r w:rsidR="00122AE7">
        <w:t xml:space="preserve">measures of essentialism: </w:t>
      </w:r>
      <w:r w:rsidR="0065541D">
        <w:t xml:space="preserve">2 </w:t>
      </w:r>
      <w:r w:rsidR="00122AE7">
        <w:t>stability over time</w:t>
      </w:r>
      <w:r w:rsidR="0065541D">
        <w:t xml:space="preserve"> items</w:t>
      </w:r>
      <w:r w:rsidR="00122AE7">
        <w:t>,</w:t>
      </w:r>
      <w:r w:rsidR="00C629A9">
        <w:t xml:space="preserve"> 2 innateness measures</w:t>
      </w:r>
      <w:r w:rsidR="006A37C8">
        <w:t>,</w:t>
      </w:r>
      <w:r w:rsidR="00C629A9">
        <w:t xml:space="preserve"> and 1</w:t>
      </w:r>
      <w:r w:rsidR="00122AE7">
        <w:t xml:space="preserve"> inductive potential</w:t>
      </w:r>
      <w:r w:rsidR="00C629A9">
        <w:t xml:space="preserve"> mea</w:t>
      </w:r>
      <w:r w:rsidR="00D64ACE">
        <w:t>sure</w:t>
      </w:r>
      <w:r w:rsidR="008F1809">
        <w:t xml:space="preserve">. </w:t>
      </w:r>
      <w:r w:rsidR="00CA34D6">
        <w:t>The items were the following</w:t>
      </w:r>
      <w:r w:rsidR="00C24FA6">
        <w:t xml:space="preserve">, administered in this order with the 2 innateness measures </w:t>
      </w:r>
      <w:r w:rsidR="00C24FA6">
        <w:lastRenderedPageBreak/>
        <w:t>in random order</w:t>
      </w:r>
      <w:r w:rsidR="0085217A">
        <w:t xml:space="preserve">. Participants responses on all 5 items across 4 trials were </w:t>
      </w:r>
      <w:r w:rsidR="00715CCD">
        <w:t>averaged into an essentialism score ranging from 0 to 1 for each participant</w:t>
      </w:r>
      <w:r w:rsidR="000B2912">
        <w:t xml:space="preserve">. </w:t>
      </w:r>
    </w:p>
    <w:p w14:paraId="2D3B499E" w14:textId="77777777" w:rsidR="00386085" w:rsidRDefault="00386085" w:rsidP="00F874A5">
      <w:pPr>
        <w:ind w:firstLine="720"/>
      </w:pPr>
    </w:p>
    <w:tbl>
      <w:tblPr>
        <w:tblW w:w="9383" w:type="dxa"/>
        <w:tblInd w:w="-10" w:type="dxa"/>
        <w:tblCellMar>
          <w:left w:w="0" w:type="dxa"/>
          <w:right w:w="0" w:type="dxa"/>
        </w:tblCellMar>
        <w:tblLook w:val="0600" w:firstRow="0" w:lastRow="0" w:firstColumn="0" w:lastColumn="0" w:noHBand="1" w:noVBand="1"/>
      </w:tblPr>
      <w:tblGrid>
        <w:gridCol w:w="2218"/>
        <w:gridCol w:w="7165"/>
      </w:tblGrid>
      <w:tr w:rsidR="00857BA6" w:rsidRPr="00857BA6" w14:paraId="01E82575" w14:textId="77777777" w:rsidTr="00857BA6">
        <w:trPr>
          <w:trHeight w:val="68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267EE8E6" w14:textId="72BE5BD2" w:rsidR="00857BA6" w:rsidRPr="00857BA6" w:rsidRDefault="00857BA6" w:rsidP="00857BA6">
            <w:r w:rsidRPr="00857BA6">
              <w:t>Stability past</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DB99725" w14:textId="77777777" w:rsidR="00857BA6" w:rsidRPr="00857BA6" w:rsidRDefault="00857BA6" w:rsidP="00857BA6">
            <w:r w:rsidRPr="00857BA6">
              <w:t>Now, here’s a question for you: Margaret is 8 years old.</w:t>
            </w:r>
          </w:p>
          <w:p w14:paraId="03E84D3F" w14:textId="77777777" w:rsidR="00857BA6" w:rsidRPr="00857BA6" w:rsidRDefault="00857BA6" w:rsidP="00857BA6">
            <w:r w:rsidRPr="00857BA6">
              <w:t>Do you think she liked to eat gooseberries when she was 4 years old? (Y/N)</w:t>
            </w:r>
          </w:p>
        </w:tc>
      </w:tr>
      <w:tr w:rsidR="00857BA6" w:rsidRPr="00857BA6" w14:paraId="2A7F6352" w14:textId="77777777" w:rsidTr="00857BA6">
        <w:trPr>
          <w:trHeight w:val="612"/>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41F1BC7D" w14:textId="77777777" w:rsidR="00857BA6" w:rsidRPr="00857BA6" w:rsidRDefault="00857BA6" w:rsidP="00857BA6">
            <w:r w:rsidRPr="00857BA6">
              <w:t>Stability future</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1D8F016" w14:textId="77777777" w:rsidR="00857BA6" w:rsidRPr="00857BA6" w:rsidRDefault="00857BA6" w:rsidP="00857BA6">
            <w:r w:rsidRPr="00857BA6">
              <w:t>Do you think she will always like to eat gooseberries? (Y/N)</w:t>
            </w:r>
          </w:p>
        </w:tc>
      </w:tr>
      <w:tr w:rsidR="00857BA6" w:rsidRPr="00857BA6" w14:paraId="20361F4D" w14:textId="77777777" w:rsidTr="00857BA6">
        <w:trPr>
          <w:trHeight w:val="561"/>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41206D8" w14:textId="77777777" w:rsidR="00857BA6" w:rsidRPr="00857BA6" w:rsidRDefault="00857BA6" w:rsidP="00857BA6">
            <w:r w:rsidRPr="00857BA6">
              <w:t xml:space="preserve">Innateness stop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29D864D" w14:textId="77777777" w:rsidR="00857BA6" w:rsidRPr="00857BA6" w:rsidRDefault="00857BA6" w:rsidP="00857BA6">
            <w:r w:rsidRPr="00857BA6">
              <w:t>Would Margaret stop liking to eat gooseberries if her family tried to stop her from eating gooseberries? (Y/N)</w:t>
            </w:r>
          </w:p>
        </w:tc>
      </w:tr>
      <w:tr w:rsidR="00857BA6" w:rsidRPr="00857BA6" w14:paraId="6384E30D"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575B9308" w14:textId="77777777" w:rsidR="00857BA6" w:rsidRPr="00857BA6" w:rsidRDefault="00857BA6" w:rsidP="00857BA6">
            <w:r w:rsidRPr="00857BA6">
              <w:t xml:space="preserve">Innateness switch </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6F246D60" w14:textId="77777777" w:rsidR="00857BA6" w:rsidRPr="00857BA6" w:rsidRDefault="00857BA6" w:rsidP="00857BA6">
            <w:r w:rsidRPr="00857BA6">
              <w:t>Would Margaret like to eat gooseberries if she grew up in a family where no one liked to eat gooseberries? (Y/N)</w:t>
            </w:r>
          </w:p>
        </w:tc>
      </w:tr>
      <w:tr w:rsidR="00857BA6" w:rsidRPr="00857BA6" w14:paraId="01E78E29" w14:textId="77777777" w:rsidTr="00857BA6">
        <w:trPr>
          <w:trHeight w:val="566"/>
        </w:trPr>
        <w:tc>
          <w:tcPr>
            <w:tcW w:w="2218"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7C074834" w14:textId="77777777" w:rsidR="00857BA6" w:rsidRPr="00857BA6" w:rsidRDefault="00857BA6" w:rsidP="00857BA6">
            <w:r w:rsidRPr="00857BA6">
              <w:t>Inductive potential</w:t>
            </w:r>
          </w:p>
        </w:tc>
        <w:tc>
          <w:tcPr>
            <w:tcW w:w="716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vAlign w:val="center"/>
            <w:hideMark/>
          </w:tcPr>
          <w:p w14:paraId="3E69F4F7" w14:textId="77777777" w:rsidR="00857BA6" w:rsidRPr="00857BA6" w:rsidRDefault="00857BA6" w:rsidP="00857BA6">
            <w:r w:rsidRPr="00857BA6">
              <w:t>Do you think “just this girl,” “a few girls,” or “a whole lot of girls” like to eat gooseberries? (3-point)</w:t>
            </w:r>
          </w:p>
        </w:tc>
      </w:tr>
    </w:tbl>
    <w:p w14:paraId="0AA9F640" w14:textId="609534F2" w:rsidR="00857BA6" w:rsidRPr="004569C2" w:rsidRDefault="004569C2" w:rsidP="00857BA6">
      <w:r>
        <w:rPr>
          <w:i/>
        </w:rPr>
        <w:t xml:space="preserve">Figure 1. </w:t>
      </w:r>
      <w:r w:rsidR="00C72C5A">
        <w:t xml:space="preserve">The 5 canonical essentialism measures used in </w:t>
      </w:r>
      <w:proofErr w:type="spellStart"/>
      <w:r w:rsidR="00C72C5A">
        <w:t>Muradoglu</w:t>
      </w:r>
      <w:proofErr w:type="spellEnd"/>
      <w:r w:rsidR="00C72C5A">
        <w:t xml:space="preserve"> et al, 2019. </w:t>
      </w:r>
    </w:p>
    <w:p w14:paraId="0BA41E9F" w14:textId="77777777" w:rsidR="00F874A5" w:rsidRDefault="00F874A5" w:rsidP="00454E0B">
      <w:pPr>
        <w:ind w:firstLine="720"/>
      </w:pPr>
    </w:p>
    <w:p w14:paraId="238B71C2" w14:textId="4A5FFCE9" w:rsidR="00EA7CB6" w:rsidRDefault="003A249D" w:rsidP="00454E0B">
      <w:pPr>
        <w:ind w:firstLine="720"/>
      </w:pPr>
      <w:r>
        <w:t xml:space="preserve">In the first study about animal categories, there was </w:t>
      </w:r>
      <w:r w:rsidR="00446F43">
        <w:t>the hypothesized</w:t>
      </w:r>
      <w:r>
        <w:t xml:space="preserve"> main effect of explanation, such that 5 and 6-year-olds who heard the formal explanation had higher measures of essentialism than those who heard the control statement</w:t>
      </w:r>
      <w:r w:rsidR="009D4147">
        <w:t xml:space="preserve"> (Figure 2)</w:t>
      </w:r>
      <w:r>
        <w:t xml:space="preserve">. </w:t>
      </w:r>
      <w:r w:rsidR="00F775BE">
        <w:t xml:space="preserve">In the second study about gender, </w:t>
      </w:r>
      <w:r w:rsidR="00815A09">
        <w:t>there was no main effect of ex</w:t>
      </w:r>
      <w:r w:rsidR="00FB0064">
        <w:t>planation</w:t>
      </w:r>
      <w:r w:rsidR="00CA2C46">
        <w:t xml:space="preserve">, contrary to </w:t>
      </w:r>
      <w:r w:rsidR="00EB1B07">
        <w:t>predictions</w:t>
      </w:r>
      <w:r w:rsidR="00E31686">
        <w:t xml:space="preserve"> (Figure </w:t>
      </w:r>
      <w:r w:rsidR="00B733F3">
        <w:t>2</w:t>
      </w:r>
      <w:r w:rsidR="00E31686">
        <w:t>)</w:t>
      </w:r>
      <w:r w:rsidR="00FB0064">
        <w:t>. There was an unanticipated interaction between explanation and age, such that the 6-year-olds who heard the formal explanation had higher essentialism measures than the 6-year-olds who heard the control statement</w:t>
      </w:r>
      <w:r w:rsidR="00D97897">
        <w:t xml:space="preserve">, and the 5-year-olds had the same measure of essentialism </w:t>
      </w:r>
      <w:r w:rsidR="00BD727A">
        <w:t xml:space="preserve">for both explanations. </w:t>
      </w:r>
      <w:proofErr w:type="spellStart"/>
      <w:r w:rsidR="00BD727A">
        <w:t>Muradoglu</w:t>
      </w:r>
      <w:proofErr w:type="spellEnd"/>
      <w:r w:rsidR="00BD727A">
        <w:t xml:space="preserve"> et al conclude that formal explanations</w:t>
      </w:r>
      <w:r w:rsidR="00884C3D">
        <w:t xml:space="preserve"> may be a cue for e</w:t>
      </w:r>
      <w:r w:rsidR="00335B0A">
        <w:t>ssentialism at age 5 for animal categories</w:t>
      </w:r>
      <w:r w:rsidR="00884C3D">
        <w:t xml:space="preserve"> and starting at age 6 for gender. </w:t>
      </w:r>
    </w:p>
    <w:p w14:paraId="00294B7C" w14:textId="77777777" w:rsidR="00EA7CB6" w:rsidRDefault="00EA7CB6">
      <w:pPr>
        <w:spacing w:line="259" w:lineRule="auto"/>
        <w:contextualSpacing w:val="0"/>
      </w:pPr>
      <w:r>
        <w:br w:type="page"/>
      </w:r>
    </w:p>
    <w:p w14:paraId="77CA14DE" w14:textId="7E481650" w:rsidR="004466E2" w:rsidRDefault="00EA7CB6" w:rsidP="00B733F3">
      <w:r w:rsidRPr="007A51DA">
        <w:rPr>
          <w:b/>
        </w:rPr>
        <w:lastRenderedPageBreak/>
        <w:drawing>
          <wp:anchor distT="0" distB="0" distL="114300" distR="114300" simplePos="0" relativeHeight="251660288" behindDoc="0" locked="0" layoutInCell="1" allowOverlap="1" wp14:anchorId="5823AE56" wp14:editId="2AAE34A0">
            <wp:simplePos x="0" y="0"/>
            <wp:positionH relativeFrom="column">
              <wp:posOffset>-415925</wp:posOffset>
            </wp:positionH>
            <wp:positionV relativeFrom="paragraph">
              <wp:posOffset>0</wp:posOffset>
            </wp:positionV>
            <wp:extent cx="3077845" cy="2374900"/>
            <wp:effectExtent l="0" t="0" r="8255" b="6350"/>
            <wp:wrapTopAndBottom/>
            <wp:docPr id="5" name="Picture 4">
              <a:extLst xmlns:a="http://schemas.openxmlformats.org/drawingml/2006/main">
                <a:ext uri="{FF2B5EF4-FFF2-40B4-BE49-F238E27FC236}">
                  <a16:creationId xmlns:a16="http://schemas.microsoft.com/office/drawing/2014/main" id="{C5E43116-93EF-4690-820C-A469E051C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5E43116-93EF-4690-820C-A469E051CB6C}"/>
                        </a:ext>
                      </a:extLst>
                    </pic:cNvPr>
                    <pic:cNvPicPr>
                      <a:picLocks noChangeAspect="1"/>
                    </pic:cNvPicPr>
                  </pic:nvPicPr>
                  <pic:blipFill rotWithShape="1">
                    <a:blip r:embed="rId8"/>
                    <a:srcRect r="25316"/>
                    <a:stretch/>
                  </pic:blipFill>
                  <pic:spPr>
                    <a:xfrm>
                      <a:off x="0" y="0"/>
                      <a:ext cx="3077845" cy="2374900"/>
                    </a:xfrm>
                    <a:prstGeom prst="rect">
                      <a:avLst/>
                    </a:prstGeom>
                  </pic:spPr>
                </pic:pic>
              </a:graphicData>
            </a:graphic>
            <wp14:sizeRelH relativeFrom="margin">
              <wp14:pctWidth>0</wp14:pctWidth>
            </wp14:sizeRelH>
            <wp14:sizeRelV relativeFrom="margin">
              <wp14:pctHeight>0</wp14:pctHeight>
            </wp14:sizeRelV>
          </wp:anchor>
        </w:drawing>
      </w:r>
      <w:r w:rsidRPr="007A51DA">
        <w:rPr>
          <w:b/>
        </w:rPr>
        <w:drawing>
          <wp:anchor distT="0" distB="0" distL="114300" distR="114300" simplePos="0" relativeHeight="251659264" behindDoc="0" locked="0" layoutInCell="1" allowOverlap="1" wp14:anchorId="002D2557" wp14:editId="3AE2D265">
            <wp:simplePos x="0" y="0"/>
            <wp:positionH relativeFrom="column">
              <wp:posOffset>2670175</wp:posOffset>
            </wp:positionH>
            <wp:positionV relativeFrom="paragraph">
              <wp:posOffset>47625</wp:posOffset>
            </wp:positionV>
            <wp:extent cx="3733800" cy="2232660"/>
            <wp:effectExtent l="0" t="0" r="0" b="0"/>
            <wp:wrapTopAndBottom/>
            <wp:docPr id="21" name="Picture 20" descr="A close up of a map&#10;&#10;Description automatically generated">
              <a:extLst xmlns:a="http://schemas.openxmlformats.org/drawingml/2006/main">
                <a:ext uri="{FF2B5EF4-FFF2-40B4-BE49-F238E27FC236}">
                  <a16:creationId xmlns:a16="http://schemas.microsoft.com/office/drawing/2014/main" id="{9FE72ECB-D8D1-406D-A837-77D5E85D6C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descr="A close up of a map&#10;&#10;Description automatically generated">
                      <a:extLst>
                        <a:ext uri="{FF2B5EF4-FFF2-40B4-BE49-F238E27FC236}">
                          <a16:creationId xmlns:a16="http://schemas.microsoft.com/office/drawing/2014/main" id="{9FE72ECB-D8D1-406D-A837-77D5E85D6CD2}"/>
                        </a:ext>
                      </a:extLst>
                    </pic:cNvPr>
                    <pic:cNvPicPr>
                      <a:picLocks noChangeAspect="1"/>
                    </pic:cNvPicPr>
                  </pic:nvPicPr>
                  <pic:blipFill rotWithShape="1">
                    <a:blip r:embed="rId9">
                      <a:alphaModFix/>
                    </a:blip>
                    <a:srcRect r="8804"/>
                    <a:stretch/>
                  </pic:blipFill>
                  <pic:spPr>
                    <a:xfrm>
                      <a:off x="0" y="0"/>
                      <a:ext cx="3733800" cy="2232660"/>
                    </a:xfrm>
                    <a:prstGeom prst="rect">
                      <a:avLst/>
                    </a:prstGeom>
                  </pic:spPr>
                </pic:pic>
              </a:graphicData>
            </a:graphic>
            <wp14:sizeRelH relativeFrom="margin">
              <wp14:pctWidth>0</wp14:pctWidth>
            </wp14:sizeRelH>
            <wp14:sizeRelV relativeFrom="margin">
              <wp14:pctHeight>0</wp14:pctHeight>
            </wp14:sizeRelV>
          </wp:anchor>
        </w:drawing>
      </w:r>
      <w:r w:rsidR="00B733F3" w:rsidRPr="007A51DA">
        <w:rPr>
          <w:b/>
        </w:rPr>
        <w:t>Figure 2</w:t>
      </w:r>
      <w:r w:rsidR="002E3F0B" w:rsidRPr="007A51DA">
        <w:rPr>
          <w:b/>
        </w:rPr>
        <w:t>.</w:t>
      </w:r>
      <w:r w:rsidR="002E3F0B">
        <w:t xml:space="preserve"> The results from </w:t>
      </w:r>
      <w:proofErr w:type="spellStart"/>
      <w:r w:rsidR="002E3F0B">
        <w:t>Muradoglu</w:t>
      </w:r>
      <w:proofErr w:type="spellEnd"/>
      <w:r w:rsidR="002E3F0B">
        <w:t xml:space="preserve"> et al, 2019</w:t>
      </w:r>
      <w:r w:rsidR="00B42176">
        <w:t xml:space="preserve"> for left, animal categories, and right, gender.  </w:t>
      </w:r>
    </w:p>
    <w:p w14:paraId="461AFFA3" w14:textId="77777777" w:rsidR="00A35E52" w:rsidRDefault="00A35E52" w:rsidP="004466E2">
      <w:pPr>
        <w:ind w:firstLine="720"/>
      </w:pPr>
    </w:p>
    <w:p w14:paraId="24B57D20" w14:textId="7E738DBE" w:rsidR="00397C94" w:rsidRDefault="00FE0EC0" w:rsidP="004466E2">
      <w:pPr>
        <w:ind w:firstLine="720"/>
      </w:pPr>
      <w:r w:rsidRPr="001B3FB5">
        <w:t xml:space="preserve">Previous </w:t>
      </w:r>
      <w:r w:rsidR="00484E1C">
        <w:t xml:space="preserve">work on formal explanations have focused on </w:t>
      </w:r>
      <w:r w:rsidR="00913A2A">
        <w:t xml:space="preserve">linking </w:t>
      </w:r>
      <w:r w:rsidRPr="001B3FB5">
        <w:t>formal explanations</w:t>
      </w:r>
      <w:r w:rsidR="00913A2A">
        <w:t xml:space="preserve"> to an essentialist construal of a category, perhaps because </w:t>
      </w:r>
      <w:r w:rsidR="004466E2">
        <w:t xml:space="preserve">formal explanations </w:t>
      </w:r>
      <w:r w:rsidR="00021B44">
        <w:t xml:space="preserve">suggest that </w:t>
      </w:r>
      <w:r w:rsidR="00021B44" w:rsidRPr="00021B44">
        <w:t>there is something inherent about being a category member that gives rise to the property</w:t>
      </w:r>
      <w:r w:rsidR="00F3158B">
        <w:t xml:space="preserve"> (</w:t>
      </w:r>
      <w:r w:rsidR="00F3158B" w:rsidRPr="006C399B">
        <w:t xml:space="preserve">Gelman, </w:t>
      </w:r>
      <w:proofErr w:type="spellStart"/>
      <w:r w:rsidR="00F3158B" w:rsidRPr="006C399B">
        <w:t>Cimpian</w:t>
      </w:r>
      <w:proofErr w:type="spellEnd"/>
      <w:r w:rsidR="00F3158B" w:rsidRPr="006C399B">
        <w:t>, Roberts, 2018</w:t>
      </w:r>
      <w:r w:rsidR="00B9124E">
        <w:t>)</w:t>
      </w:r>
      <w:r w:rsidR="00D40D5A">
        <w:t>.</w:t>
      </w:r>
    </w:p>
    <w:p w14:paraId="438C4332" w14:textId="76FAAC9A" w:rsidR="00F01635" w:rsidRDefault="00F01635" w:rsidP="00F01635"/>
    <w:p w14:paraId="09BC8F2D" w14:textId="1E078A81" w:rsidR="00F01635" w:rsidRPr="00F01635" w:rsidRDefault="004D60E4" w:rsidP="00F01635">
      <w:pPr>
        <w:rPr>
          <w:i/>
        </w:rPr>
      </w:pPr>
      <w:r>
        <w:rPr>
          <w:i/>
        </w:rPr>
        <w:t>Two interpretations of formal explanations</w:t>
      </w:r>
    </w:p>
    <w:p w14:paraId="53A838F7" w14:textId="14A928A9" w:rsidR="009610C0" w:rsidRDefault="009610C0" w:rsidP="001C07FE">
      <w:pPr>
        <w:ind w:firstLine="720"/>
      </w:pPr>
      <w:r>
        <w:t xml:space="preserve">Contrary to previous work, I will argue here that formal explanations </w:t>
      </w:r>
      <w:proofErr w:type="gramStart"/>
      <w:r w:rsidR="004948D5">
        <w:t>actually present</w:t>
      </w:r>
      <w:proofErr w:type="gramEnd"/>
      <w:r w:rsidR="004948D5">
        <w:t xml:space="preserve"> an ambiguity, such that they can be subject to an essentialist interpretation or a social-structural interpretation. </w:t>
      </w:r>
      <w:proofErr w:type="gramStart"/>
      <w:r w:rsidR="0046216C">
        <w:t>In particular, when</w:t>
      </w:r>
      <w:proofErr w:type="gramEnd"/>
      <w:r w:rsidR="0046216C">
        <w:t xml:space="preserve"> </w:t>
      </w:r>
      <w:r w:rsidR="00A43BC5">
        <w:t xml:space="preserve">appropriate information about the social-structural context is available, we may </w:t>
      </w:r>
      <w:r w:rsidR="00990799">
        <w:t>produce and interpret formal explanations in</w:t>
      </w:r>
      <w:r w:rsidR="000842C0">
        <w:t xml:space="preserve"> </w:t>
      </w:r>
      <w:r w:rsidR="00990799">
        <w:t>social-structural</w:t>
      </w:r>
      <w:r w:rsidR="000842C0">
        <w:t xml:space="preserve"> terms</w:t>
      </w:r>
      <w:r w:rsidR="00290D8C">
        <w:t xml:space="preserve">. </w:t>
      </w:r>
    </w:p>
    <w:p w14:paraId="62B401DB" w14:textId="77777777" w:rsidR="00DE773E" w:rsidRDefault="007300FA" w:rsidP="001C07FE">
      <w:pPr>
        <w:ind w:firstLine="720"/>
      </w:pPr>
      <w:r>
        <w:t>Intuitively, we can consider</w:t>
      </w:r>
      <w:r w:rsidR="00D84600">
        <w:t xml:space="preserve"> </w:t>
      </w:r>
      <w:r>
        <w:t xml:space="preserve">formal explanations that </w:t>
      </w:r>
      <w:r w:rsidR="00D84600">
        <w:t xml:space="preserve">sound natural and </w:t>
      </w:r>
      <w:proofErr w:type="spellStart"/>
      <w:r w:rsidR="00D84600">
        <w:t>felicitious</w:t>
      </w:r>
      <w:proofErr w:type="spellEnd"/>
      <w:r w:rsidR="00D84600">
        <w:t xml:space="preserve">, yet </w:t>
      </w:r>
      <w:r>
        <w:t>do not seem to yield an essentialist interpretation</w:t>
      </w:r>
      <w:r w:rsidR="004466E2">
        <w:t xml:space="preserve">. </w:t>
      </w:r>
      <w:r w:rsidR="00DE773E">
        <w:t>Consider the following formal explanations:</w:t>
      </w:r>
    </w:p>
    <w:p w14:paraId="6F7AE0A2" w14:textId="77777777" w:rsidR="00F6375B" w:rsidRDefault="008C018C" w:rsidP="001C07FE">
      <w:pPr>
        <w:ind w:firstLine="720"/>
      </w:pPr>
      <w:r>
        <w:t>Spot can’t enter the cafeteria because Spot is a dog</w:t>
      </w:r>
      <w:r w:rsidR="00F6375B">
        <w:t>.</w:t>
      </w:r>
    </w:p>
    <w:p w14:paraId="7D2C0659" w14:textId="2E5E2AC6" w:rsidR="00A86043" w:rsidRDefault="00FE0EC0" w:rsidP="001C07FE">
      <w:pPr>
        <w:ind w:firstLine="720"/>
      </w:pPr>
      <w:r w:rsidRPr="001B3FB5">
        <w:t>I walk in groups late at night because I’m a woman</w:t>
      </w:r>
      <w:r w:rsidR="00A86043">
        <w:t>.</w:t>
      </w:r>
    </w:p>
    <w:p w14:paraId="6D9BB842" w14:textId="696109E1" w:rsidR="00BE58B0" w:rsidRDefault="00BE58B0" w:rsidP="001C07FE">
      <w:pPr>
        <w:ind w:firstLine="720"/>
      </w:pPr>
      <w:r w:rsidRPr="00BE58B0">
        <w:t>Rosa Parks couldn’t sit in the front of the bus because she was black</w:t>
      </w:r>
      <w:r w:rsidR="00117A19">
        <w:t>.</w:t>
      </w:r>
    </w:p>
    <w:p w14:paraId="05FE3100" w14:textId="0EF8EB9D" w:rsidR="00B02614" w:rsidRDefault="00117A19" w:rsidP="00B02614">
      <w:r>
        <w:t xml:space="preserve">These </w:t>
      </w:r>
      <w:r w:rsidR="00ED13A0">
        <w:t xml:space="preserve">formal explanations that sound </w:t>
      </w:r>
      <w:r w:rsidR="00222189">
        <w:t>natural</w:t>
      </w:r>
      <w:r w:rsidR="006C05A7">
        <w:t xml:space="preserve"> and felicitous</w:t>
      </w:r>
      <w:r w:rsidR="00222189">
        <w:t xml:space="preserve">, yet we </w:t>
      </w:r>
      <w:r w:rsidR="0062011E">
        <w:t xml:space="preserve">do not infer that there is something intrinsic about being a </w:t>
      </w:r>
      <w:r w:rsidR="00362B6C">
        <w:t>dog</w:t>
      </w:r>
      <w:r w:rsidR="0062011E">
        <w:t xml:space="preserve"> that</w:t>
      </w:r>
      <w:r w:rsidR="00362B6C">
        <w:t xml:space="preserve"> prevents Spot from physically entering a cafeteria</w:t>
      </w:r>
      <w:r w:rsidR="0062011E">
        <w:t xml:space="preserve">, or </w:t>
      </w:r>
      <w:r w:rsidR="00C12D3B">
        <w:t xml:space="preserve">something intrinsic about </w:t>
      </w:r>
      <w:r w:rsidR="000B5494">
        <w:t>being a woman</w:t>
      </w:r>
      <w:r w:rsidR="0062011E">
        <w:t xml:space="preserve"> </w:t>
      </w:r>
      <w:r w:rsidR="000B5494">
        <w:t xml:space="preserve">that causes </w:t>
      </w:r>
      <w:r w:rsidR="0062011E">
        <w:t>the speaker to walk in grou</w:t>
      </w:r>
      <w:r w:rsidR="00826005">
        <w:t>ps late at night</w:t>
      </w:r>
      <w:r w:rsidR="000B5494">
        <w:t>, or something intrinsic about being black that prevents Rosa Parks from sitting at the front of the bus</w:t>
      </w:r>
      <w:r w:rsidR="00826005">
        <w:t xml:space="preserve">. Rather, these </w:t>
      </w:r>
      <w:r w:rsidR="00131049">
        <w:t xml:space="preserve">examples of </w:t>
      </w:r>
      <w:r w:rsidR="00826005">
        <w:t xml:space="preserve">formal explanations </w:t>
      </w:r>
      <w:r w:rsidR="009A47C9">
        <w:t>point to</w:t>
      </w:r>
      <w:r w:rsidR="00826005">
        <w:t xml:space="preserve"> </w:t>
      </w:r>
      <w:r w:rsidR="00826005">
        <w:rPr>
          <w:i/>
        </w:rPr>
        <w:t>structural factors</w:t>
      </w:r>
      <w:r w:rsidR="00826005">
        <w:t xml:space="preserve"> at play. Structural factors are </w:t>
      </w:r>
      <w:r w:rsidR="00FE0EC0" w:rsidRPr="001B3FB5">
        <w:t>stable extrinsic factors that act on a category by virtue of where the category is situated within a larger structure</w:t>
      </w:r>
      <w:r w:rsidR="00826005">
        <w:t xml:space="preserve"> (</w:t>
      </w:r>
      <w:proofErr w:type="spellStart"/>
      <w:r w:rsidR="00826005" w:rsidRPr="006552FD">
        <w:t>Haslanger</w:t>
      </w:r>
      <w:proofErr w:type="spellEnd"/>
      <w:r w:rsidR="00826005" w:rsidRPr="006552FD">
        <w:t>, 2016</w:t>
      </w:r>
      <w:r w:rsidR="00826005">
        <w:t xml:space="preserve">). </w:t>
      </w:r>
      <w:r w:rsidR="001C07FE">
        <w:t xml:space="preserve">For an example, </w:t>
      </w:r>
      <w:r w:rsidR="00994881">
        <w:t xml:space="preserve">dogs are situated within a human society that would prefer that nonhuman animals stay separate from human eating spaces, women are situated within a </w:t>
      </w:r>
      <w:r w:rsidR="00635195">
        <w:t xml:space="preserve">social context of gender-based violence, and </w:t>
      </w:r>
      <w:proofErr w:type="gramStart"/>
      <w:r w:rsidR="00B15BA0">
        <w:t>African-Americans</w:t>
      </w:r>
      <w:proofErr w:type="gramEnd"/>
      <w:r w:rsidR="00B15BA0">
        <w:t xml:space="preserve"> like Rosa Parks were situated within a historical context of Jim Crow laws. </w:t>
      </w:r>
      <w:r w:rsidR="00966D1D">
        <w:t>T</w:t>
      </w:r>
      <w:r w:rsidR="001C07FE">
        <w:t xml:space="preserve">hese formal explanations highlight </w:t>
      </w:r>
      <w:r w:rsidR="00EC0E42">
        <w:t>stable social forces that act on a category</w:t>
      </w:r>
      <w:r w:rsidR="009C468F">
        <w:t>,</w:t>
      </w:r>
      <w:r w:rsidR="001C07FE">
        <w:t xml:space="preserve"> due to </w:t>
      </w:r>
      <w:r w:rsidR="009C468F">
        <w:t xml:space="preserve">the position that that category </w:t>
      </w:r>
      <w:r w:rsidR="001C07FE">
        <w:t>occup</w:t>
      </w:r>
      <w:r w:rsidR="009C468F">
        <w:t xml:space="preserve">ies </w:t>
      </w:r>
      <w:r w:rsidR="001C07FE">
        <w:t>in</w:t>
      </w:r>
      <w:r w:rsidR="009C468F">
        <w:t xml:space="preserve"> a larger social structure</w:t>
      </w:r>
      <w:r w:rsidR="001C07FE">
        <w:t xml:space="preserve">, rather than something inherent or essential about </w:t>
      </w:r>
      <w:r w:rsidR="00A4370D">
        <w:lastRenderedPageBreak/>
        <w:t>the category itself</w:t>
      </w:r>
      <w:r w:rsidR="001C07FE">
        <w:t xml:space="preserve">. </w:t>
      </w:r>
      <w:r w:rsidR="00545DBE">
        <w:t xml:space="preserve">To return to </w:t>
      </w:r>
      <w:proofErr w:type="spellStart"/>
      <w:r w:rsidR="00545DBE">
        <w:t>Prasada</w:t>
      </w:r>
      <w:proofErr w:type="spellEnd"/>
      <w:r w:rsidR="00545DBE">
        <w:t xml:space="preserve"> &amp; Dillingham’s proposal</w:t>
      </w:r>
      <w:r w:rsidR="00FD382A">
        <w:t xml:space="preserve"> for what makes for a felicitous formal explanation</w:t>
      </w:r>
      <w:r w:rsidR="00545DBE">
        <w:t xml:space="preserve">, </w:t>
      </w:r>
      <w:r w:rsidR="00E97206">
        <w:t xml:space="preserve">these formal explanations may sound </w:t>
      </w:r>
      <w:r w:rsidR="00AB2B37">
        <w:t>felicitous</w:t>
      </w:r>
      <w:r w:rsidR="00E97206">
        <w:t xml:space="preserve"> to us because the social experience of being a member of a category </w:t>
      </w:r>
      <w:r w:rsidR="005D4E93">
        <w:t xml:space="preserve">can be part of what it means to be a category member. For an example, </w:t>
      </w:r>
      <w:r w:rsidR="00813B1B">
        <w:t>the social experience of being a woman can be part of what it means to be a woman.</w:t>
      </w:r>
      <w:r w:rsidR="00F01635">
        <w:t xml:space="preserve"> </w:t>
      </w:r>
      <w:r w:rsidR="00B02614" w:rsidRPr="00B02614">
        <w:t xml:space="preserve">More broadly, the social context that is confounded with category membership </w:t>
      </w:r>
      <w:r w:rsidR="005A7DE0">
        <w:t>can become</w:t>
      </w:r>
      <w:r w:rsidR="00B02614" w:rsidRPr="00B02614">
        <w:t xml:space="preserve"> integrated into what it means to be a category member.</w:t>
      </w:r>
      <w:r w:rsidR="00567F3F">
        <w:t xml:space="preserve"> </w:t>
      </w:r>
      <w:r w:rsidR="00AC2E4F">
        <w:t>From these explanation</w:t>
      </w:r>
      <w:r w:rsidR="004963C6">
        <w:t>s</w:t>
      </w:r>
      <w:r w:rsidR="00B02614" w:rsidRPr="00B02614">
        <w:t xml:space="preserve">, it </w:t>
      </w:r>
      <w:r w:rsidR="007039BB">
        <w:t xml:space="preserve">is </w:t>
      </w:r>
      <w:r w:rsidR="00B02614" w:rsidRPr="00B02614">
        <w:t xml:space="preserve">plausible that </w:t>
      </w:r>
      <w:r w:rsidR="00BC3223">
        <w:t>f</w:t>
      </w:r>
      <w:r w:rsidR="00C35376">
        <w:t>ormal explanations could be interpreted as an expression of structural factors acting on a category, rather than something inherent or essential about a category.</w:t>
      </w:r>
      <w:r w:rsidR="00FF5328">
        <w:t xml:space="preserve"> In other words,</w:t>
      </w:r>
      <w:r w:rsidR="00C35376">
        <w:t xml:space="preserve"> </w:t>
      </w:r>
      <w:r w:rsidR="00B02614" w:rsidRPr="00B02614">
        <w:t>formal explanations could have a viable social-structural, rather than essentialist, interpretation.</w:t>
      </w:r>
      <w:r w:rsidR="003C42FD" w:rsidRPr="003C42FD">
        <w:t xml:space="preserve"> </w:t>
      </w:r>
    </w:p>
    <w:p w14:paraId="049BA1CA" w14:textId="34428E86" w:rsidR="00470F89" w:rsidRDefault="00470F89" w:rsidP="001C07FE">
      <w:pPr>
        <w:ind w:firstLine="720"/>
      </w:pPr>
      <w:r>
        <w:t xml:space="preserve">Can the presence of </w:t>
      </w:r>
      <w:r w:rsidR="00570692">
        <w:t xml:space="preserve">structural factors in the context block an essentialist interpretation of </w:t>
      </w:r>
      <w:r>
        <w:t>a formal explanation</w:t>
      </w:r>
      <w:r w:rsidR="00DB682C">
        <w:t>, and promote a social-structural interpretation instead</w:t>
      </w:r>
      <w:r>
        <w:t xml:space="preserve">? </w:t>
      </w:r>
      <w:r w:rsidR="00480B02">
        <w:t xml:space="preserve">A study that could address this question would manipulate the presence of structural factors in the situation and examine whether that modulates the effect of formal explanations on essentialism. In other words, the study would be a 2x2 study with </w:t>
      </w:r>
      <w:r w:rsidR="00A54E83">
        <w:t>two independent variables: the</w:t>
      </w:r>
      <w:r w:rsidR="00480B02">
        <w:t xml:space="preserve"> presence or absence of structural factors</w:t>
      </w:r>
      <w:r w:rsidR="00BB1124">
        <w:t>,</w:t>
      </w:r>
      <w:r w:rsidR="00480B02">
        <w:t xml:space="preserve"> </w:t>
      </w:r>
      <w:r w:rsidR="00CF4372">
        <w:t xml:space="preserve">and </w:t>
      </w:r>
      <w:r w:rsidR="00480B02">
        <w:t xml:space="preserve">a formal explanation or a </w:t>
      </w:r>
      <w:r w:rsidR="00CF4372">
        <w:t xml:space="preserve">control </w:t>
      </w:r>
      <w:r w:rsidR="00A54E83">
        <w:t xml:space="preserve">statement, and </w:t>
      </w:r>
      <w:r w:rsidR="00BB1124">
        <w:t xml:space="preserve">one dependent variable: a measure of essentialism, such as mutability. </w:t>
      </w:r>
      <w:r w:rsidR="00F702A6">
        <w:t xml:space="preserve">If structural factors block the essentialist effects of a formal explanation, </w:t>
      </w:r>
      <w:r w:rsidR="00D73401">
        <w:t xml:space="preserve">the essentialism-boosting effects of hearing a formal explanation should </w:t>
      </w:r>
      <w:r w:rsidR="005E4747">
        <w:t>be observed</w:t>
      </w:r>
      <w:r w:rsidR="00D73401">
        <w:t xml:space="preserve"> in the non-structural condition, but </w:t>
      </w:r>
      <w:r w:rsidR="00C95E9B">
        <w:t>that boost should be decreased, eliminated, or even reversed</w:t>
      </w:r>
      <w:r w:rsidR="00D73401">
        <w:t xml:space="preserve"> in the structural condition. </w:t>
      </w:r>
    </w:p>
    <w:p w14:paraId="549C51B2" w14:textId="21C4CBB0" w:rsidR="00A25CBE" w:rsidRPr="00A25CBE" w:rsidRDefault="007176F0" w:rsidP="00A25CBE">
      <w:pPr>
        <w:ind w:firstLine="720"/>
      </w:pPr>
      <w:r>
        <w:t xml:space="preserve">A study that comes close to </w:t>
      </w:r>
      <w:r w:rsidR="003770BC">
        <w:t xml:space="preserve">but does not directly address the </w:t>
      </w:r>
      <w:r>
        <w:t xml:space="preserve">target question is </w:t>
      </w:r>
      <w:r w:rsidR="006E6D9A">
        <w:t>Vasilyeva, Go</w:t>
      </w:r>
      <w:r w:rsidR="00BC6678">
        <w:t xml:space="preserve">pnik, </w:t>
      </w:r>
      <w:proofErr w:type="spellStart"/>
      <w:r w:rsidR="00BC6678">
        <w:t>Lombrozo</w:t>
      </w:r>
      <w:proofErr w:type="spellEnd"/>
      <w:r w:rsidR="0033785D">
        <w:t>,</w:t>
      </w:r>
      <w:r w:rsidR="00BC6678">
        <w:t xml:space="preserve"> 2018. Vasilyeva et al</w:t>
      </w:r>
      <w:r w:rsidR="0033785D">
        <w:t>,</w:t>
      </w:r>
      <w:r w:rsidR="00BC6678">
        <w:t xml:space="preserve"> 2018 </w:t>
      </w:r>
      <w:r w:rsidR="007E5A50">
        <w:t xml:space="preserve">found that </w:t>
      </w:r>
      <w:r w:rsidR="004F70A6">
        <w:t>3 to 6-year-old children</w:t>
      </w:r>
      <w:r w:rsidR="007E5A50">
        <w:t xml:space="preserve">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t>
      </w:r>
      <w:r w:rsidR="00564A65">
        <w:t>which of two novel</w:t>
      </w:r>
      <w:r w:rsidR="00842AF6">
        <w:t xml:space="preserve"> game</w:t>
      </w:r>
      <w:r w:rsidR="00564A65">
        <w:t>s</w:t>
      </w:r>
      <w:r w:rsidR="00EB0CC5">
        <w:t xml:space="preserve"> – Yellow-Ball or Green-Ball –</w:t>
      </w:r>
      <w:r w:rsidR="00842AF6">
        <w:t xml:space="preserve"> to play at recess by tossing a pebble into one of two buckets in their classroom. In the structural condition, the bucket sizes are skewed between the boys’ classroom and the girls’ classroom,</w:t>
      </w:r>
      <w:r w:rsidR="007752A2">
        <w:t xml:space="preserve"> e.g. the</w:t>
      </w:r>
      <w:r w:rsidR="003F5CD5">
        <w:t xml:space="preserve"> bucket for Yellow-Ball is very big in the girls’ classroom, and the bucket for Green-Ball is very big in the boys’ classroom</w:t>
      </w:r>
      <w:r w:rsidR="00842AF6">
        <w:t xml:space="preserve">. </w:t>
      </w:r>
      <w:r w:rsidR="003F5CD5">
        <w:t xml:space="preserve">This manipulation is meant to </w:t>
      </w:r>
      <w:r w:rsidR="000015AA">
        <w:t xml:space="preserve">suggest that different genders are subject to differential social-structural factors. </w:t>
      </w:r>
      <w:r w:rsidR="00842AF6">
        <w:t xml:space="preserve">In the nonstructural condition, the bucket sizes are equal </w:t>
      </w:r>
      <w:r w:rsidR="00B02166">
        <w:t xml:space="preserve">in each </w:t>
      </w:r>
      <w:r w:rsidR="00842AF6">
        <w:t>classroom</w:t>
      </w:r>
      <w:r w:rsidR="00B02166">
        <w:t xml:space="preserve">, suggesting that different genders are subject to the same social-structural factors. </w:t>
      </w:r>
      <w:r w:rsidR="00710E2B">
        <w:t>Participants in both conditions then saw that m</w:t>
      </w:r>
      <w:r w:rsidR="00EC1422">
        <w:t>ost girls play</w:t>
      </w:r>
      <w:r w:rsidR="00710E2B">
        <w:t xml:space="preserve"> Yellow-Ball</w:t>
      </w:r>
      <w:r w:rsidR="00EC1422">
        <w:t>, and most boys</w:t>
      </w:r>
      <w:r w:rsidR="00710E2B">
        <w:t xml:space="preserve"> play Green-Ball</w:t>
      </w:r>
      <w:r w:rsidR="00EC1422">
        <w:t xml:space="preserve">. </w:t>
      </w:r>
      <w:r w:rsidR="009C146E">
        <w:t xml:space="preserve">For participants in the structural condition, the </w:t>
      </w:r>
      <w:r w:rsidR="00E415D6">
        <w:t xml:space="preserve">structural context </w:t>
      </w:r>
      <w:r w:rsidR="000D125C">
        <w:t>could expla</w:t>
      </w:r>
      <w:r w:rsidR="00E415D6">
        <w:t xml:space="preserve">in </w:t>
      </w:r>
      <w:r w:rsidR="000D125C">
        <w:t>why different genders play different games</w:t>
      </w:r>
      <w:r w:rsidR="00BB4701">
        <w:t xml:space="preserve">, eliminating the need for an essentialist construal. </w:t>
      </w:r>
      <w:r w:rsidR="009F4837">
        <w:t xml:space="preserve">For participants in the nonstructural condition, </w:t>
      </w:r>
      <w:r w:rsidR="001B6BBE">
        <w:t xml:space="preserve">equivalent bucket sizes should suggest that different genders are equally likely to play either game, so </w:t>
      </w:r>
      <w:r w:rsidR="009F4837">
        <w:t>different genders playing different games might be surprising</w:t>
      </w:r>
      <w:r w:rsidR="003E2835">
        <w:t xml:space="preserve">. Previous work </w:t>
      </w:r>
      <w:r w:rsidR="00A25CBE">
        <w:t xml:space="preserve">suggests </w:t>
      </w:r>
      <w:r w:rsidR="00A25CBE">
        <w:t xml:space="preserve">that </w:t>
      </w:r>
      <w:r w:rsidR="00A25CBE" w:rsidRPr="00A25CBE">
        <w:t xml:space="preserve">given an unrepresentative skewed sample, like the game-playing behavior observed here, children will attribute a preference, so children in nonstructural context may think that different </w:t>
      </w:r>
      <w:r w:rsidR="00A25CBE" w:rsidRPr="00A25CBE">
        <w:lastRenderedPageBreak/>
        <w:t>genders prefer different games (</w:t>
      </w:r>
      <w:proofErr w:type="spellStart"/>
      <w:r w:rsidR="00A25CBE" w:rsidRPr="00A25CBE">
        <w:t>Kushnir</w:t>
      </w:r>
      <w:proofErr w:type="spellEnd"/>
      <w:r w:rsidR="00A25CBE" w:rsidRPr="00A25CBE">
        <w:t>, Xu, Wellman, 2010).</w:t>
      </w:r>
      <w:r w:rsidR="002A1644">
        <w:t xml:space="preserve"> </w:t>
      </w:r>
      <w:r w:rsidR="00557B96">
        <w:t xml:space="preserve">Consequently, the structural context might decrease essentialism, compared to a nonstructural context. </w:t>
      </w:r>
    </w:p>
    <w:p w14:paraId="0ADEC7E4" w14:textId="445081D0" w:rsidR="004C6670" w:rsidRDefault="00090A2A" w:rsidP="000A7C43">
      <w:pPr>
        <w:ind w:firstLine="720"/>
      </w:pPr>
      <w:r>
        <w:t>Vasilyeva et al</w:t>
      </w:r>
      <w:r w:rsidR="000A00E0">
        <w:t>, 2</w:t>
      </w:r>
      <w:r>
        <w:t xml:space="preserve">018 </w:t>
      </w:r>
      <w:r w:rsidR="000A00E0">
        <w:t xml:space="preserve">administered </w:t>
      </w:r>
      <w:r>
        <w:t>a number of</w:t>
      </w:r>
      <w:r w:rsidR="000A00E0">
        <w:t xml:space="preserve"> dependent measures to participants</w:t>
      </w:r>
      <w:r>
        <w:t>, including</w:t>
      </w:r>
      <w:r w:rsidR="00DF7C0E" w:rsidRPr="00DF7C0E">
        <w:t xml:space="preserve"> </w:t>
      </w:r>
      <w:r w:rsidR="00DF7C0E">
        <w:t>a mutability task, which is a measure of essentialism (e.g. Suzy’s parents move her to the boys’ classroom – which game do you think Suzy will play?)</w:t>
      </w:r>
      <w:r w:rsidR="00DF7C0E">
        <w:t xml:space="preserve">, </w:t>
      </w:r>
      <w:r w:rsidR="0013668F">
        <w:t>and</w:t>
      </w:r>
      <w:r>
        <w:t xml:space="preserve"> a for</w:t>
      </w:r>
      <w:r w:rsidR="003A583B">
        <w:t>mal explanation rating task</w:t>
      </w:r>
      <w:r>
        <w:t>, in which children and adults rated how good of an explanation a formal explanation was (e.g. “Suzy plays Yellow-Ball because Suzy is a girl”</w:t>
      </w:r>
      <w:r w:rsidR="00EB6F76">
        <w:t xml:space="preserve"> Is this a good or a bad explanation?</w:t>
      </w:r>
      <w:r>
        <w:t>)</w:t>
      </w:r>
      <w:r w:rsidR="000A417A">
        <w:t xml:space="preserve">. </w:t>
      </w:r>
      <w:r w:rsidR="0024454E">
        <w:t>For the mutability task, c</w:t>
      </w:r>
      <w:r w:rsidR="00A76B25">
        <w:t xml:space="preserve">hildren and adults </w:t>
      </w:r>
      <w:r w:rsidR="00524DDC">
        <w:t>demonstrated</w:t>
      </w:r>
      <w:r w:rsidR="00A76B25">
        <w:t xml:space="preserve"> higher mutability, that is, lower essentialism, in the structural condition than in the nonstructural condition, which suggests that the presence of structural factors in the situation blocked them from otherwise forming essentialist beliefs about gender. </w:t>
      </w:r>
      <w:r w:rsidR="001162E8">
        <w:t>For the formal explanation rating task,</w:t>
      </w:r>
      <w:r w:rsidR="005C695B">
        <w:t xml:space="preserve"> </w:t>
      </w:r>
      <w:r>
        <w:t xml:space="preserve">children and adults rated the formal explanation as </w:t>
      </w:r>
      <w:r w:rsidR="00E55C68">
        <w:t xml:space="preserve">equally </w:t>
      </w:r>
      <w:r>
        <w:t xml:space="preserve">apt regardless of which </w:t>
      </w:r>
      <w:r w:rsidR="004A7B5B">
        <w:t>context</w:t>
      </w:r>
      <w:r>
        <w:t xml:space="preserve"> they</w:t>
      </w:r>
      <w:r w:rsidR="004A7B5B">
        <w:t xml:space="preserve"> had seen</w:t>
      </w:r>
      <w:r>
        <w:t xml:space="preserve">, </w:t>
      </w:r>
      <w:proofErr w:type="gramStart"/>
      <w:r w:rsidR="00C56B4A">
        <w:t>despite the fact that</w:t>
      </w:r>
      <w:proofErr w:type="gramEnd"/>
      <w:r w:rsidR="00C56B4A">
        <w:t xml:space="preserve"> </w:t>
      </w:r>
      <w:r w:rsidR="009B3F56">
        <w:t xml:space="preserve">participants are adjusting their essentialism relative to the context. </w:t>
      </w:r>
      <w:r w:rsidR="003C602D">
        <w:t xml:space="preserve">This study thus </w:t>
      </w:r>
      <w:r w:rsidR="009601CC">
        <w:t>hint</w:t>
      </w:r>
      <w:r w:rsidR="003C602D">
        <w:t xml:space="preserve">s </w:t>
      </w:r>
      <w:r w:rsidR="007A29F7">
        <w:t xml:space="preserve">at </w:t>
      </w:r>
      <w:r w:rsidR="009601CC">
        <w:t xml:space="preserve">the possibility </w:t>
      </w:r>
      <w:r>
        <w:t xml:space="preserve">that formal explanations may be amenable to a structural rather than </w:t>
      </w:r>
      <w:r w:rsidR="00E521B7">
        <w:t>essentialist</w:t>
      </w:r>
      <w:r>
        <w:t xml:space="preserve"> explanation. </w:t>
      </w:r>
    </w:p>
    <w:p w14:paraId="1FA73598" w14:textId="0ADC9BD1" w:rsidR="00A848AD" w:rsidRDefault="002A5EC7" w:rsidP="00302FCB">
      <w:pPr>
        <w:ind w:firstLine="720"/>
      </w:pPr>
      <w:r>
        <w:t>Vasilyeva et al</w:t>
      </w:r>
      <w:r w:rsidR="0009020E">
        <w:t>,</w:t>
      </w:r>
      <w:r>
        <w:t xml:space="preserve"> 2018 provides an excellent structural versus nonstructural paradigm for addressing </w:t>
      </w:r>
      <w:r w:rsidR="0033356F">
        <w:t xml:space="preserve">the </w:t>
      </w:r>
      <w:r>
        <w:t xml:space="preserve">target </w:t>
      </w:r>
      <w:proofErr w:type="gramStart"/>
      <w:r>
        <w:t>question, but</w:t>
      </w:r>
      <w:proofErr w:type="gramEnd"/>
      <w:r>
        <w:t xml:space="preserve"> does not directly address the issue </w:t>
      </w:r>
      <w:r w:rsidR="008204A4">
        <w:t xml:space="preserve">of whether formal explanations have two available interpretations </w:t>
      </w:r>
      <w:r>
        <w:t xml:space="preserve">for two reasons. </w:t>
      </w:r>
      <w:r w:rsidR="00200B46">
        <w:t>Firstly, Vasilyeva et al</w:t>
      </w:r>
      <w:r w:rsidR="0009020E">
        <w:t>,</w:t>
      </w:r>
      <w:r w:rsidR="00200B46">
        <w:t xml:space="preserve"> 2018 used a formal explanation </w:t>
      </w:r>
      <w:r w:rsidR="00200B46">
        <w:rPr>
          <w:i/>
        </w:rPr>
        <w:t xml:space="preserve">rating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w:t>
      </w:r>
      <w:r w:rsidR="00A014A9">
        <w:t>In addition to the uncertainty about how much to trust a 3-year-old’s metalinguistic judgments, t</w:t>
      </w:r>
      <w:r w:rsidR="002C273D">
        <w:t xml:space="preserve">he rating task </w:t>
      </w:r>
      <w:r w:rsidR="00247110">
        <w:t xml:space="preserve">only </w:t>
      </w:r>
      <w:r w:rsidR="002C273D">
        <w:t xml:space="preserve">provides a measure of </w:t>
      </w:r>
      <w:r w:rsidR="001020AD">
        <w:t xml:space="preserve">how apt the formal explanation </w:t>
      </w:r>
      <w:proofErr w:type="gramStart"/>
      <w:r w:rsidR="001020AD">
        <w:t>is</w:t>
      </w:r>
      <w:r w:rsidR="002C273D">
        <w:t>,</w:t>
      </w:r>
      <w:r w:rsidR="005A700A">
        <w:t xml:space="preserve"> and</w:t>
      </w:r>
      <w:proofErr w:type="gramEnd"/>
      <w:r w:rsidR="005A700A">
        <w:t xml:space="preserve"> does not probe how the formal </w:t>
      </w:r>
      <w:r w:rsidR="00DD5C82">
        <w:t>explanation</w:t>
      </w:r>
      <w:r w:rsidR="005A700A">
        <w:t xml:space="preserve"> is being</w:t>
      </w:r>
      <w:r w:rsidR="00DD5C82">
        <w:t xml:space="preserve"> interpreted</w:t>
      </w:r>
      <w:r w:rsidR="004910E3">
        <w:t>.</w:t>
      </w:r>
      <w:r w:rsidR="00392B42">
        <w:t xml:space="preserve"> </w:t>
      </w:r>
      <w:r w:rsidR="00A848AD">
        <w:t>Secondly, Vasilyeva et al 2018 was designed to separately address the questions of how structural situations impact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w:t>
      </w:r>
      <w:r w:rsidR="003827B4">
        <w:t>takes Vasilyeva et al</w:t>
      </w:r>
      <w:r w:rsidR="003B527F">
        <w:t>,</w:t>
      </w:r>
      <w:r w:rsidR="003827B4">
        <w:t xml:space="preserve"> 2018 as a starting point, but </w:t>
      </w:r>
      <w:r w:rsidR="00A12495">
        <w:t xml:space="preserve">aims to directly address whether structural situations can block the essentialist effects of a formal explanation. </w:t>
      </w:r>
    </w:p>
    <w:p w14:paraId="6CBFD1CC" w14:textId="7C4EE0D5" w:rsidR="00403167" w:rsidRDefault="005F4C11" w:rsidP="0039745E">
      <w:pPr>
        <w:ind w:firstLine="720"/>
      </w:pPr>
      <w:r>
        <w:t>This study adapts the structural versus nonstructural paradigm from Vasilyeva et al</w:t>
      </w:r>
      <w:r w:rsidR="003B527F">
        <w:t>,</w:t>
      </w:r>
      <w:r>
        <w:t xml:space="preserve"> 2018 and the formal explanation versus control statement paradigm from </w:t>
      </w:r>
      <w:proofErr w:type="spellStart"/>
      <w:r>
        <w:t>Muradoglu</w:t>
      </w:r>
      <w:proofErr w:type="spellEnd"/>
      <w:r>
        <w:t xml:space="preserve"> et al</w:t>
      </w:r>
      <w:r w:rsidR="003B527F">
        <w:t xml:space="preserve">, 2019 </w:t>
      </w:r>
      <w:r>
        <w:t xml:space="preserve">in order to address whether structural situations can block the essentialism that would typically result from hearing a formal explanation. </w:t>
      </w:r>
      <w:r w:rsidR="00DA50C8">
        <w:t xml:space="preserve">In this study, 5 and 6-year-olds </w:t>
      </w:r>
      <w:r w:rsidR="00172FC0">
        <w:t>were</w:t>
      </w:r>
      <w:r w:rsidR="00DA50C8">
        <w:t xml:space="preserve"> introduced to the same gender-segregated classroom paradigm as from Vasilyeva et al 2018, hear a formal explanation (e.g. “</w:t>
      </w:r>
      <w:r w:rsidR="00EB058A">
        <w:t>She</w:t>
      </w:r>
      <w:r w:rsidR="00DA50C8">
        <w:t xml:space="preserve"> plays Yellow-Ball </w:t>
      </w:r>
      <w:r w:rsidR="00DA50C8" w:rsidRPr="00DA50C8">
        <w:rPr>
          <w:i/>
        </w:rPr>
        <w:t>because</w:t>
      </w:r>
      <w:r w:rsidR="00DA50C8">
        <w:t xml:space="preserve"> she is a girl”) or control statement </w:t>
      </w:r>
      <w:r w:rsidR="00BD3C36">
        <w:t>(e.g. “</w:t>
      </w:r>
      <w:r w:rsidR="009D43C8">
        <w:t>She</w:t>
      </w:r>
      <w:r w:rsidR="00BD3C36">
        <w:t xml:space="preserve"> is a girl. She plays Yellow-Ball.”) </w:t>
      </w:r>
      <w:r w:rsidR="00DA50C8">
        <w:t xml:space="preserve">adapted from </w:t>
      </w:r>
      <w:proofErr w:type="spellStart"/>
      <w:r w:rsidR="00DA50C8">
        <w:t>Muradoglu</w:t>
      </w:r>
      <w:proofErr w:type="spellEnd"/>
      <w:r w:rsidR="00DA50C8">
        <w:t xml:space="preserve"> et al to the gender-segregated paradigm, and then will complete a </w:t>
      </w:r>
      <w:r w:rsidR="002554FB">
        <w:t>few</w:t>
      </w:r>
      <w:r w:rsidR="00DA50C8">
        <w:t xml:space="preserve"> </w:t>
      </w:r>
      <w:r w:rsidR="00D931D4">
        <w:t>measure</w:t>
      </w:r>
      <w:r w:rsidR="002554FB">
        <w:t>s</w:t>
      </w:r>
      <w:r w:rsidR="00D931D4">
        <w:t xml:space="preserve"> of essentialism. </w:t>
      </w:r>
      <w:r w:rsidR="007170C0">
        <w:t xml:space="preserve">If structural </w:t>
      </w:r>
      <w:r w:rsidR="005A6CBF">
        <w:t>contexts</w:t>
      </w:r>
      <w:r w:rsidR="007170C0">
        <w:t xml:space="preserve"> do block 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n the nonstructural condition, </w:t>
      </w:r>
      <w:r w:rsidR="00C50A23">
        <w:t>but</w:t>
      </w:r>
      <w:r w:rsidR="003E1F6F">
        <w:t xml:space="preserve"> that boost should be reduced</w:t>
      </w:r>
      <w:r w:rsidR="004B5E28">
        <w:t xml:space="preserve">, </w:t>
      </w:r>
      <w:r w:rsidR="003E1F6F">
        <w:t>eliminated</w:t>
      </w:r>
      <w:r w:rsidR="004B5E28">
        <w:t>, or reversed</w:t>
      </w:r>
      <w:r w:rsidR="00C50A23">
        <w:t xml:space="preserve"> in the structural condition. </w:t>
      </w:r>
      <w:r w:rsidR="009E0B9F">
        <w:t xml:space="preserve">If structural </w:t>
      </w:r>
      <w:r w:rsidR="0050582E">
        <w:t>contexts</w:t>
      </w:r>
      <w:r w:rsidR="009E0B9F">
        <w:t xml:space="preserve"> fail to block the essentialist effects of a </w:t>
      </w:r>
      <w:r w:rsidR="009E0B9F">
        <w:lastRenderedPageBreak/>
        <w:t xml:space="preserve">formal explanation, there should only be a main effect of explanation, such that formal explanations </w:t>
      </w:r>
      <w:r w:rsidR="00C74E0A">
        <w:t xml:space="preserve">relative to the control statement </w:t>
      </w:r>
      <w:r w:rsidR="009E0B9F">
        <w:t>boost essentialism in both structural and nonstructural conditions</w:t>
      </w:r>
      <w:r w:rsidR="00C74E0A">
        <w:t xml:space="preserve">. </w:t>
      </w:r>
    </w:p>
    <w:p w14:paraId="7914382C" w14:textId="17BBE64D" w:rsidR="00C24CC6" w:rsidRDefault="00C24CC6" w:rsidP="0039745E">
      <w:pPr>
        <w:ind w:firstLine="720"/>
      </w:pPr>
    </w:p>
    <w:p w14:paraId="1E7EC442" w14:textId="12FB7BAB" w:rsidR="00C24CC6" w:rsidRDefault="00C24CC6" w:rsidP="00C24CC6">
      <w:r w:rsidRPr="00C24CC6">
        <w:t>This project's [repository](https://github.com/mariannazhang/structuralblocking) and [preregistration](https://osf.io/7ja86/) can be found online.</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34095E24" w:rsidR="00D91492" w:rsidRDefault="001A6022" w:rsidP="00173AA4">
      <w:r>
        <w:rPr>
          <w:i/>
        </w:rPr>
        <w:t>Participants.</w:t>
      </w:r>
      <w:r w:rsidR="00093242">
        <w:rPr>
          <w:i/>
        </w:rPr>
        <w:t xml:space="preserve"> </w:t>
      </w:r>
      <w:r w:rsidR="00B132C0">
        <w:t xml:space="preserve">5 and </w:t>
      </w:r>
      <w:r w:rsidR="00FC6A77">
        <w:t>6-year-</w:t>
      </w:r>
      <w:r w:rsidR="00093242">
        <w:t xml:space="preserve">old </w:t>
      </w:r>
      <w:r w:rsidR="00C739D1">
        <w:t>children</w:t>
      </w:r>
      <w:r w:rsidR="00577CE4">
        <w:t xml:space="preserve"> </w:t>
      </w:r>
      <w:r w:rsidR="00041F5C">
        <w:t xml:space="preserve">(n=38, study in progress) </w:t>
      </w:r>
      <w:r w:rsidR="00123354">
        <w:t>were</w:t>
      </w:r>
      <w:r w:rsidR="007631AD">
        <w:t xml:space="preserve"> </w:t>
      </w:r>
      <w:r w:rsidR="00093242">
        <w:t xml:space="preserve">recruited from </w:t>
      </w:r>
      <w:r w:rsidR="00BD5465">
        <w:t xml:space="preserve">Stanford’s </w:t>
      </w:r>
      <w:r w:rsidR="00093242">
        <w:t xml:space="preserve">Bing </w:t>
      </w:r>
      <w:r w:rsidR="00D91492">
        <w:t>Nursery School,</w:t>
      </w:r>
      <w:r w:rsidR="00093242">
        <w:t xml:space="preserve"> </w:t>
      </w:r>
      <w:r w:rsidR="00D91492">
        <w:t xml:space="preserve">and </w:t>
      </w:r>
      <w:r w:rsidR="00BD5465">
        <w:t xml:space="preserve">the </w:t>
      </w:r>
      <w:r w:rsidR="00D91492" w:rsidRPr="00D91492">
        <w:t>Tech Museum</w:t>
      </w:r>
      <w:r w:rsidR="00BD5465">
        <w:t xml:space="preserve"> in San Jose</w:t>
      </w:r>
      <w:r w:rsidR="00D91492">
        <w:t xml:space="preserve">. </w:t>
      </w:r>
      <w:r w:rsidR="00907D34">
        <w:t>Adults</w:t>
      </w:r>
      <w:r w:rsidR="00257B20">
        <w:t xml:space="preserve"> (n=183</w:t>
      </w:r>
      <w:r w:rsidR="0047666A">
        <w:t xml:space="preserve">, additional </w:t>
      </w:r>
      <w:r w:rsidR="004F61DB">
        <w:t xml:space="preserve">n=17 </w:t>
      </w:r>
      <w:r w:rsidR="0046785C">
        <w:t>excluded for failing</w:t>
      </w:r>
      <w:r w:rsidR="003E1F2C">
        <w:t xml:space="preserve"> </w:t>
      </w:r>
      <w:r w:rsidR="006823DB">
        <w:t>a comprehension check</w:t>
      </w:r>
      <w:r w:rsidR="00257B20">
        <w:t>)</w:t>
      </w:r>
      <w:r w:rsidR="00907D34">
        <w:t xml:space="preserve"> were recruited from </w:t>
      </w:r>
      <w:r w:rsidR="00384956">
        <w:t>Amazon Mechanical Turk</w:t>
      </w:r>
      <w:r w:rsidR="00D133B6">
        <w:t xml:space="preserve">. </w:t>
      </w:r>
      <w:r w:rsidR="00384956">
        <w:t xml:space="preserve">Adult </w:t>
      </w:r>
      <w:r w:rsidR="00384956" w:rsidRPr="00384956">
        <w:t xml:space="preserve">participants </w:t>
      </w:r>
      <w:r w:rsidR="00384956">
        <w:t xml:space="preserve">were </w:t>
      </w:r>
      <w:r w:rsidR="00384956" w:rsidRPr="00384956">
        <w:t xml:space="preserve">required to be located within the United States, and </w:t>
      </w:r>
      <w:r w:rsidR="00934A3E">
        <w:t xml:space="preserve">to </w:t>
      </w:r>
      <w:r w:rsidR="00384956" w:rsidRPr="00384956">
        <w:t xml:space="preserve">have a HIT acceptance rate of 80% or above. MTurk participants </w:t>
      </w:r>
      <w:r w:rsidR="00B86BB3">
        <w:t>were</w:t>
      </w:r>
      <w:r w:rsidR="00384956" w:rsidRPr="00384956">
        <w:t xml:space="preserve"> paid </w:t>
      </w:r>
      <w:r w:rsidR="007867E3">
        <w:t>73</w:t>
      </w:r>
      <w:r w:rsidR="00384956" w:rsidRPr="00384956">
        <w:t xml:space="preserve"> cents</w:t>
      </w:r>
      <w:r w:rsidR="004E0242">
        <w:t xml:space="preserve"> each.</w:t>
      </w:r>
    </w:p>
    <w:p w14:paraId="70162F78" w14:textId="1E27FFE3" w:rsidR="005A40A5" w:rsidRDefault="005A40A5" w:rsidP="00173AA4"/>
    <w:p w14:paraId="7F907383" w14:textId="32694E85" w:rsidR="005A40A5" w:rsidRDefault="005A40A5" w:rsidP="005A40A5">
      <w:r>
        <w:t xml:space="preserve">We chose </w:t>
      </w:r>
      <w:r w:rsidR="006E2D37">
        <w:t xml:space="preserve">a target sample size of </w:t>
      </w:r>
      <w:r>
        <w:t>n=</w:t>
      </w:r>
      <w:r w:rsidR="00F27675">
        <w:t>192</w:t>
      </w:r>
      <w:r>
        <w:t xml:space="preserve"> 5-6yo and n=184 adults, which is n=</w:t>
      </w:r>
      <w:r w:rsidR="00144DAA">
        <w:t>48 and n=</w:t>
      </w:r>
      <w:r>
        <w:t xml:space="preserve">46 </w:t>
      </w:r>
      <w:r w:rsidR="00144DAA">
        <w:t xml:space="preserve">respectively </w:t>
      </w:r>
      <w:r>
        <w:t xml:space="preserve">in each cell of this 2x2 experimental design. We chose </w:t>
      </w:r>
      <w:r w:rsidR="00D254F1">
        <w:t>these sample sizes because n=4</w:t>
      </w:r>
      <w:r w:rsidR="007A305B">
        <w:t>6</w:t>
      </w:r>
      <w:r w:rsidR="00D254F1">
        <w:t xml:space="preserve"> per cell </w:t>
      </w:r>
      <w:r>
        <w:t>was the maximum sample size used in prior studies</w:t>
      </w:r>
      <w:r w:rsidR="004909BD">
        <w:t xml:space="preserve">, </w:t>
      </w:r>
      <w:r w:rsidR="00B43AA6">
        <w:t xml:space="preserve">n=48 was within our resource constraints, and n=48 suited the counterbalancing scheme we used with children. </w:t>
      </w:r>
      <w:r>
        <w:t xml:space="preserve">By running our target analysis on simulated data based on results from prior studies and our own predictions, we found that n=184 should yield </w:t>
      </w:r>
      <w:r w:rsidR="009B6E5B">
        <w:t xml:space="preserve">68% </w:t>
      </w:r>
      <w:r>
        <w:t>power.</w:t>
      </w:r>
    </w:p>
    <w:p w14:paraId="1E3FC0C4" w14:textId="77777777" w:rsidR="00B046ED" w:rsidRPr="00093242" w:rsidRDefault="00B046ED" w:rsidP="00173AA4"/>
    <w:p w14:paraId="0ED2DA66" w14:textId="47D9F884" w:rsidR="008C5A13" w:rsidRDefault="00EB601E" w:rsidP="008C5A13">
      <w:r>
        <w:rPr>
          <w:i/>
        </w:rPr>
        <w:t>Procedure</w:t>
      </w:r>
      <w:r w:rsidR="001A6022">
        <w:rPr>
          <w:i/>
        </w:rPr>
        <w:t>.</w:t>
      </w:r>
      <w:r w:rsidR="00EF278D">
        <w:rPr>
          <w:i/>
        </w:rPr>
        <w:t xml:space="preserve"> </w:t>
      </w:r>
      <w:r w:rsidR="004212AD">
        <w:t>Participants</w:t>
      </w:r>
      <w:r w:rsidR="006417DB">
        <w:t xml:space="preserve"> </w:t>
      </w:r>
      <w:r w:rsidR="00EE4ABE">
        <w:t>were</w:t>
      </w:r>
      <w:r w:rsidR="006417DB">
        <w:t xml:space="preserve"> shown a storybook adapted from Vasilyeva, </w:t>
      </w:r>
      <w:proofErr w:type="spellStart"/>
      <w:r w:rsidR="006417DB">
        <w:t>Lombrozo</w:t>
      </w:r>
      <w:proofErr w:type="spellEnd"/>
      <w:r w:rsidR="006417DB">
        <w:t>, &amp; Gopnik, 2018</w:t>
      </w:r>
      <w:r w:rsidR="00477448">
        <w:t>,</w:t>
      </w:r>
      <w:r w:rsidR="006417DB">
        <w:t xml:space="preserve"> presented in PowerPoint slideshow format on a laptop display. </w:t>
      </w:r>
      <w:r w:rsidR="008C5A13">
        <w:t xml:space="preserve">Two between-subjects variables </w:t>
      </w:r>
      <w:proofErr w:type="gramStart"/>
      <w:r w:rsidR="00477448">
        <w:t>were</w:t>
      </w:r>
      <w:proofErr w:type="gramEnd"/>
      <w:r w:rsidR="00477448">
        <w:t xml:space="preserve"> </w:t>
      </w:r>
      <w:r w:rsidR="008C5A13">
        <w:t>be manipulated, resulting in a 2x2 design: context (structural vs non-structural) and explanation (formal explanation vs control statement).</w:t>
      </w:r>
    </w:p>
    <w:p w14:paraId="4A114190" w14:textId="77777777" w:rsidR="008C5A13" w:rsidRDefault="008C5A13" w:rsidP="00173AA4"/>
    <w:p w14:paraId="2E240CC1" w14:textId="77777777" w:rsidR="00550EFB" w:rsidRDefault="00CA68E1" w:rsidP="00173AA4">
      <w:r>
        <w:rPr>
          <w:i/>
        </w:rPr>
        <w:t>Context</w:t>
      </w:r>
      <w:r w:rsidR="009B4588">
        <w:rPr>
          <w:i/>
        </w:rPr>
        <w:t xml:space="preserve">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3672BD">
        <w:t xml:space="preserve">In the </w:t>
      </w:r>
      <w:r w:rsidR="003672BD">
        <w:rPr>
          <w:i/>
        </w:rPr>
        <w:t xml:space="preserve">non-structural condition, </w:t>
      </w:r>
      <w:r w:rsidR="003672BD">
        <w:t xml:space="preserve">the </w:t>
      </w:r>
      <w:r w:rsidR="006B173F">
        <w:t>buckets are of equal sizes in each classroom</w:t>
      </w:r>
      <w:r w:rsidR="00DF0B26">
        <w:t>.</w:t>
      </w:r>
      <w:r w:rsidR="00AD322E">
        <w:t xml:space="preserve"> </w:t>
      </w:r>
    </w:p>
    <w:p w14:paraId="74C301F8" w14:textId="77777777" w:rsidR="00550EFB" w:rsidRDefault="00550EFB" w:rsidP="00173AA4"/>
    <w:p w14:paraId="130D083B" w14:textId="5B496CE1" w:rsidR="000C4A71" w:rsidRPr="003672BD" w:rsidRDefault="00550EFB" w:rsidP="00173AA4">
      <w:r>
        <w:rPr>
          <w:i/>
        </w:rPr>
        <w:t xml:space="preserve">Statistical evidence.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A series of memory checks confirm that the participants remember the gender-</w:t>
      </w:r>
      <w:r w:rsidR="003A25F5">
        <w:lastRenderedPageBreak/>
        <w:t xml:space="preserve">segregation of the classrooms, the size of the buckets in each classroom, and the statistical evidence for what games girls and boys play. </w:t>
      </w:r>
    </w:p>
    <w:p w14:paraId="76018DE1" w14:textId="77777777" w:rsidR="000C4A71" w:rsidRDefault="000C4A71" w:rsidP="00173AA4"/>
    <w:p w14:paraId="34ACF7C3" w14:textId="1B70952C" w:rsidR="00593765" w:rsidRDefault="009B4588" w:rsidP="00AE06F0">
      <w:r>
        <w:rPr>
          <w:i/>
        </w:rPr>
        <w:t xml:space="preserve">Explanation manipulation. </w:t>
      </w:r>
      <w:r w:rsidR="00E92713">
        <w:t xml:space="preserve">The explanation manipulation was adapted from </w:t>
      </w:r>
      <w:proofErr w:type="spellStart"/>
      <w:r w:rsidR="00E92713">
        <w:t>Muradoglu</w:t>
      </w:r>
      <w:proofErr w:type="spellEnd"/>
      <w:r w:rsidR="00E92713">
        <w:t xml:space="preserve"> et al, submitted. </w:t>
      </w:r>
      <w:r w:rsidR="007A5779">
        <w:t>All parti</w:t>
      </w:r>
      <w:r w:rsidR="007861C9">
        <w:t xml:space="preserve">cipants </w:t>
      </w:r>
      <w:r w:rsidR="00141127">
        <w:t>are</w:t>
      </w:r>
      <w:r w:rsidR="00D87759">
        <w:t xml:space="preserve"> introduced to a girl called Suzy. In the formal explanation condition, participants are given a formal explanation for why Suzy plays Yellow-Ball (“</w:t>
      </w:r>
      <w:r w:rsidR="009625A6">
        <w:t xml:space="preserve">(Shows picture of Suzy) </w:t>
      </w:r>
      <w:r w:rsidR="00D00393">
        <w:t xml:space="preserve">Look here. This is Suzy. (shows picture of a Yellow-Ball) </w:t>
      </w:r>
      <w:r w:rsidR="00EB69EE">
        <w:t xml:space="preserve">Suzy plays Yellow-Ball. </w:t>
      </w:r>
      <w:r w:rsidR="00901EFF">
        <w:t>And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In the control statement condition, participants are given a control statement that does not constitute a formal explanation (“</w:t>
      </w:r>
      <w:r w:rsidR="0080134B">
        <w:t xml:space="preserve">(Shows picture of Suzy) Look here. This is Suzy. </w:t>
      </w:r>
      <w:r w:rsidR="0032435C">
        <w:t>She’s a girl, and do you know what else? (shows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Vasilyeva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49178290" w14:textId="77777777" w:rsidR="0019302D" w:rsidRPr="00593765" w:rsidRDefault="0019302D" w:rsidP="00AE06F0"/>
    <w:p w14:paraId="55170EB2" w14:textId="70162972" w:rsidR="00B8306F" w:rsidRDefault="00B8306F" w:rsidP="00173AA4">
      <w:r w:rsidRPr="00B8306F">
        <w:drawing>
          <wp:anchor distT="0" distB="0" distL="114300" distR="114300" simplePos="0" relativeHeight="251662336" behindDoc="0" locked="0" layoutInCell="1" allowOverlap="1" wp14:anchorId="0B7BD965" wp14:editId="1DE878DF">
            <wp:simplePos x="0" y="0"/>
            <wp:positionH relativeFrom="column">
              <wp:posOffset>-120015</wp:posOffset>
            </wp:positionH>
            <wp:positionV relativeFrom="paragraph">
              <wp:posOffset>302260</wp:posOffset>
            </wp:positionV>
            <wp:extent cx="5943600" cy="2411730"/>
            <wp:effectExtent l="0" t="0" r="0" b="7620"/>
            <wp:wrapTopAndBottom/>
            <wp:docPr id="1" name="table">
              <a:extLst xmlns:a="http://schemas.openxmlformats.org/drawingml/2006/main">
                <a:ext uri="{FF2B5EF4-FFF2-40B4-BE49-F238E27FC236}">
                  <a16:creationId xmlns:a16="http://schemas.microsoft.com/office/drawing/2014/main" id="{12ECF611-ECCF-4EFB-8BF7-932E912FA5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12ECF611-ECCF-4EFB-8BF7-932E912FA546}"/>
                        </a:ext>
                      </a:extLst>
                    </pic:cNvPr>
                    <pic:cNvPicPr>
                      <a:picLocks noChangeAspect="1"/>
                    </pic:cNvPicPr>
                  </pic:nvPicPr>
                  <pic:blipFill>
                    <a:blip r:embed="rId10"/>
                    <a:stretch>
                      <a:fillRect/>
                    </a:stretch>
                  </pic:blipFill>
                  <pic:spPr>
                    <a:xfrm>
                      <a:off x="0" y="0"/>
                      <a:ext cx="5943600" cy="2411730"/>
                    </a:xfrm>
                    <a:prstGeom prst="rect">
                      <a:avLst/>
                    </a:prstGeom>
                  </pic:spPr>
                </pic:pic>
              </a:graphicData>
            </a:graphic>
          </wp:anchor>
        </w:drawing>
      </w:r>
      <w:r w:rsidR="00E02107">
        <w:rPr>
          <w:i/>
        </w:rPr>
        <w:t>Essentialism measures</w:t>
      </w:r>
      <w:r w:rsidR="00F961A5">
        <w:t xml:space="preserve">. </w:t>
      </w:r>
      <w:r w:rsidR="00AE06F0">
        <w:t>All participants then will complete</w:t>
      </w:r>
      <w:r w:rsidR="0008296B">
        <w:t xml:space="preserve"> </w:t>
      </w:r>
      <w:r w:rsidR="00506C6C">
        <w:t>3 measures of essentialism</w:t>
      </w:r>
      <w:r w:rsidR="00022E79">
        <w:t xml:space="preserve"> </w:t>
      </w:r>
      <w:r w:rsidR="00E86C64">
        <w:t>(Figure _)</w:t>
      </w:r>
      <w:r w:rsidR="008A0440">
        <w:t xml:space="preserve">. </w:t>
      </w:r>
    </w:p>
    <w:p w14:paraId="208747BB" w14:textId="5C70C51D" w:rsidR="00B8306F" w:rsidRDefault="00B8306F" w:rsidP="00173AA4"/>
    <w:p w14:paraId="697DA51B" w14:textId="1E6E3470" w:rsidR="00B8306F" w:rsidRDefault="00B8306F" w:rsidP="00173AA4">
      <w:r>
        <w:t xml:space="preserve">Figure. </w:t>
      </w:r>
      <w:r w:rsidR="00866A11">
        <w:t xml:space="preserve">The 3 measures of essentialism used in this study. </w:t>
      </w:r>
    </w:p>
    <w:p w14:paraId="3CD85756" w14:textId="77777777" w:rsidR="00B8306F" w:rsidRDefault="00B8306F" w:rsidP="00173AA4"/>
    <w:p w14:paraId="5084CC32" w14:textId="77777777" w:rsidR="0055449C" w:rsidRDefault="00C45EA7" w:rsidP="00173AA4">
      <w:r>
        <w:t xml:space="preserve">The first measure </w:t>
      </w:r>
      <w:r w:rsidR="00022E79">
        <w:t>was</w:t>
      </w:r>
      <w:r>
        <w:t xml:space="preserve"> a force-choice explanation</w:t>
      </w:r>
      <w:r w:rsidR="007C545D">
        <w:t xml:space="preserve"> measure. </w:t>
      </w:r>
      <w:r w:rsidR="00893951">
        <w:t xml:space="preserve">Participants were told: “Suzy plays Yellow-Ball </w:t>
      </w:r>
      <w:r w:rsidR="00087F1A">
        <w:t xml:space="preserve">a lot at her school. </w:t>
      </w:r>
      <w:r w:rsidR="00087F1A" w:rsidRPr="00087F1A">
        <w:t>Is it because Suzy likes playing Yellow-</w:t>
      </w:r>
      <w:proofErr w:type="gramStart"/>
      <w:r w:rsidR="00087F1A" w:rsidRPr="00087F1A">
        <w:t>Ball, or</w:t>
      </w:r>
      <w:proofErr w:type="gramEnd"/>
      <w:r w:rsidR="00087F1A" w:rsidRPr="00087F1A">
        <w:t xml:space="preserve"> is it because of the size of the buckets in her classroom</w:t>
      </w:r>
      <w:r w:rsidR="00087F1A">
        <w:t xml:space="preserve">?”. Participants could then cite the preference explanation or the </w:t>
      </w:r>
      <w:r w:rsidR="00AA36E3">
        <w:t xml:space="preserve">context explanation. </w:t>
      </w:r>
      <w:r w:rsidR="00196752">
        <w:t xml:space="preserve">By pitting preference against context, this item teases apart </w:t>
      </w:r>
      <w:r w:rsidR="00D339A9">
        <w:t xml:space="preserve">an </w:t>
      </w:r>
      <w:r w:rsidR="00196752">
        <w:t>essentialist</w:t>
      </w:r>
      <w:r w:rsidR="00D339A9">
        <w:t xml:space="preserve"> construal</w:t>
      </w:r>
      <w:r w:rsidR="00196752">
        <w:t xml:space="preserve">, which may be more likely to cite an internal feature, </w:t>
      </w:r>
      <w:r w:rsidR="00D339A9">
        <w:t xml:space="preserve">from </w:t>
      </w:r>
      <w:r w:rsidR="00630A34">
        <w:t xml:space="preserve">a structural construal, which may be more likely to cite the context. </w:t>
      </w:r>
    </w:p>
    <w:p w14:paraId="6EA8CD4A" w14:textId="77777777" w:rsidR="0055449C" w:rsidRDefault="0055449C" w:rsidP="00173AA4"/>
    <w:p w14:paraId="3495F29A" w14:textId="226FEEC8" w:rsidR="00C45EA7" w:rsidRDefault="00C45EA7" w:rsidP="00173AA4">
      <w:r>
        <w:lastRenderedPageBreak/>
        <w:t xml:space="preserve">The second measure </w:t>
      </w:r>
      <w:r w:rsidR="00022E79">
        <w:t>was</w:t>
      </w:r>
      <w:r>
        <w:t xml:space="preserve"> a</w:t>
      </w:r>
      <w:r w:rsidR="00674B3D">
        <w:t xml:space="preserve">n inductive potential </w:t>
      </w:r>
      <w:r w:rsidR="00022E79">
        <w:t xml:space="preserve">measure </w:t>
      </w:r>
      <w:r w:rsidR="00674B3D">
        <w:t xml:space="preserve">without </w:t>
      </w:r>
      <w:r w:rsidR="00022E79">
        <w:t xml:space="preserve">the </w:t>
      </w:r>
      <w:r w:rsidR="00674B3D">
        <w:t>structural context</w:t>
      </w:r>
      <w:r w:rsidR="0041136B">
        <w:t xml:space="preserve">. </w:t>
      </w:r>
      <w:r w:rsidR="00022E79">
        <w:t>Participants were introduced to a new category member who is not situated within the previous context: “</w:t>
      </w:r>
      <w:r w:rsidR="00022E79" w:rsidRPr="00022E79">
        <w:t>Here’s Lucy. Lucy is a girl who doesn’t go to Kiki school.</w:t>
      </w:r>
      <w:r w:rsidR="00022E79">
        <w:t xml:space="preserve"> </w:t>
      </w:r>
      <w:r w:rsidR="00022E79" w:rsidRPr="00022E79">
        <w:t>She goes to another school, where there aren’t any buckets.</w:t>
      </w:r>
      <w:r w:rsidR="00022E79">
        <w:t xml:space="preserve"> </w:t>
      </w:r>
      <w:r w:rsidR="00022E79" w:rsidRPr="00022E79">
        <w:t>What game do you think Lucy will play?</w:t>
      </w:r>
      <w:r w:rsidR="0055449C">
        <w:t xml:space="preserve">”. </w:t>
      </w:r>
      <w:r w:rsidR="00F34309">
        <w:t xml:space="preserve">Participants were asked whether they think </w:t>
      </w:r>
      <w:r w:rsidR="00F34309">
        <w:t>Lucy</w:t>
      </w:r>
      <w:r w:rsidR="00F34309">
        <w:t xml:space="preserve"> will play Yellow-Ball or Green-Ball, and whether they think that </w:t>
      </w:r>
      <w:r w:rsidR="00F34309">
        <w:t>Lucy</w:t>
      </w:r>
      <w:r w:rsidR="00F34309">
        <w:t xml:space="preserve"> will maybe play that game or for sure play that game. The two-step </w:t>
      </w:r>
      <w:r w:rsidR="009E6938">
        <w:t>prompt</w:t>
      </w:r>
      <w:r w:rsidR="00F34309">
        <w:t xml:space="preserve"> produces 4 possible responses: 1=for sure Yellow-Ball, 2=maybe Yellow-Ball, 3=maybe Green-Ball, and 4=</w:t>
      </w:r>
      <w:proofErr w:type="gramStart"/>
      <w:r w:rsidR="00F34309">
        <w:t>definitely Green-Ball</w:t>
      </w:r>
      <w:proofErr w:type="gramEnd"/>
      <w:r w:rsidR="00F34309">
        <w:t>.</w:t>
      </w:r>
      <w:r w:rsidR="001277BE">
        <w:t xml:space="preserve"> This measure provides purchase on the distinction between an essentialist construal and a structural construal</w:t>
      </w:r>
      <w:r w:rsidR="003A1EAA">
        <w:t xml:space="preserve"> because an essentialist construal </w:t>
      </w:r>
      <w:r w:rsidR="00F3765C">
        <w:t xml:space="preserve">would predict that a new category member should also exhibit the property regardless of context, since category membership is what matters, but a structural construal would predict that whether a new category member exhibits the property depends on whether they too are subject to the same structural context, since the context is what matters. </w:t>
      </w:r>
    </w:p>
    <w:p w14:paraId="2DE72867" w14:textId="77777777" w:rsidR="00022E79" w:rsidRDefault="00022E79" w:rsidP="00173AA4"/>
    <w:p w14:paraId="0B5C0AE4" w14:textId="74C5A0F2" w:rsidR="0077586B" w:rsidRDefault="00E76B73" w:rsidP="00173AA4">
      <w:r>
        <w:t>The last measure is the mutability measure – here called innateness switch –</w:t>
      </w:r>
      <w:r w:rsidR="00D10746">
        <w:t xml:space="preserve"> </w:t>
      </w:r>
      <w:r w:rsidR="0038284C">
        <w:t xml:space="preserve">drawn from Vasilyeva, </w:t>
      </w:r>
      <w:proofErr w:type="spellStart"/>
      <w:r w:rsidR="0038284C">
        <w:t>Lombrozo</w:t>
      </w:r>
      <w:proofErr w:type="spellEnd"/>
      <w:r w:rsidR="0038284C">
        <w:t xml:space="preserve">, &amp; Gopnik, 2018. The </w:t>
      </w:r>
      <w:r w:rsidR="0082382C">
        <w:t>innateness switch</w:t>
      </w:r>
      <w:r w:rsidR="0038284C">
        <w:t xml:space="preserve"> measure is </w:t>
      </w:r>
      <w:r w:rsidR="0082382C">
        <w:t xml:space="preserve">a canonical </w:t>
      </w:r>
      <w:r w:rsidR="00B66092">
        <w:t xml:space="preserve">measure of essentialism </w:t>
      </w:r>
      <w:r w:rsidR="00D10746">
        <w:t>(</w:t>
      </w:r>
      <w:r w:rsidR="00D12CD2" w:rsidRPr="005669E3">
        <w:t>Gelman &amp; Wellman 1991</w:t>
      </w:r>
      <w:r w:rsidR="0038284C">
        <w:t>)</w:t>
      </w:r>
      <w:r w:rsidR="00B66092">
        <w:t xml:space="preserve">. Participants </w:t>
      </w:r>
      <w:r w:rsidR="00290C04">
        <w:t>were</w:t>
      </w:r>
      <w:r w:rsidR="00B66092">
        <w:t xml:space="preserve"> told </w:t>
      </w:r>
      <w:r w:rsidR="00474628">
        <w:t xml:space="preserve">that </w:t>
      </w:r>
      <w:r w:rsidR="007F3724">
        <w:t xml:space="preserve">a new policy has been 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as specified to be 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t>
      </w:r>
      <w:r w:rsidR="009D10C7">
        <w:t>were</w:t>
      </w:r>
      <w:r w:rsidR="00652A2C">
        <w:t xml:space="preserve"> asked whether they think Suzy will play Yellow-Ball or Green-Ball, </w:t>
      </w:r>
      <w:r w:rsidR="009E6938">
        <w:t>using the same two-step procedure detailed previously.</w:t>
      </w:r>
      <w:r w:rsidR="001655B6">
        <w:t xml:space="preserve"> </w:t>
      </w:r>
      <w:r w:rsidR="009E1114">
        <w:t xml:space="preserve">A response of </w:t>
      </w:r>
      <w:proofErr w:type="gramStart"/>
      <w:r w:rsidR="00944C0E">
        <w:t>For</w:t>
      </w:r>
      <w:proofErr w:type="gramEnd"/>
      <w:r w:rsidR="00944C0E">
        <w:t xml:space="preserve"> sure </w:t>
      </w:r>
      <w:r w:rsidR="00513F60">
        <w:t xml:space="preserve">Yellow-Ball suggests </w:t>
      </w:r>
      <w:r w:rsidR="009E1114">
        <w:t xml:space="preserve">that playing Yellow-Ball </w:t>
      </w:r>
      <w:r w:rsidR="000D0A96">
        <w:t xml:space="preserve">is an immutable innate property that cannot be changed </w:t>
      </w:r>
      <w:r w:rsidR="00393D3A">
        <w:t xml:space="preserve">by a change in </w:t>
      </w:r>
      <w:r w:rsidR="00D24736">
        <w:t>context</w:t>
      </w:r>
      <w:r w:rsidR="00393D3A">
        <w:t xml:space="preserve">, while </w:t>
      </w:r>
      <w:r w:rsidR="00A97166">
        <w:t xml:space="preserve">a response of </w:t>
      </w:r>
      <w:r w:rsidR="00944C0E">
        <w:t xml:space="preserve">For sure </w:t>
      </w:r>
      <w:r w:rsidR="00A97166">
        <w:t>Green-Ball suggests that playing Yellow-Ball is a mutable property</w:t>
      </w:r>
      <w:r w:rsidR="0061713A">
        <w:t xml:space="preserve"> that can shift with a change in </w:t>
      </w:r>
      <w:r w:rsidR="00D24736">
        <w:t>context</w:t>
      </w:r>
      <w:r w:rsidR="0061713A">
        <w:t xml:space="preserve">. </w:t>
      </w:r>
    </w:p>
    <w:p w14:paraId="5CBC6D42" w14:textId="43B854DE" w:rsidR="0019302D" w:rsidRDefault="0019302D" w:rsidP="00173AA4"/>
    <w:p w14:paraId="119CA4F7" w14:textId="5E16FDC2" w:rsidR="0019302D" w:rsidRDefault="0019302D" w:rsidP="00173AA4">
      <w:r>
        <w:rPr>
          <w:i/>
        </w:rPr>
        <w:t>Exploratory measure</w:t>
      </w:r>
      <w:r w:rsidR="009624D1">
        <w:rPr>
          <w:i/>
        </w:rPr>
        <w:t xml:space="preserve">. </w:t>
      </w:r>
      <w:r w:rsidRPr="0019302D">
        <w:t xml:space="preserve">A measure of group normativity </w:t>
      </w:r>
      <w:r w:rsidR="00975F2F">
        <w:t>was</w:t>
      </w:r>
      <w:r w:rsidRPr="0019302D">
        <w:t xml:space="preserve"> also collected as a</w:t>
      </w:r>
      <w:r w:rsidR="009624D1">
        <w:t xml:space="preserve">n exploratory </w:t>
      </w:r>
      <w:r w:rsidRPr="0019302D">
        <w:t>measure</w:t>
      </w:r>
      <w:r>
        <w:t xml:space="preserve">, since essentialism has been linked to normativity, </w:t>
      </w:r>
      <w:r w:rsidR="00B54336">
        <w:t xml:space="preserve">and formal explanations </w:t>
      </w:r>
      <w:r w:rsidR="001F21C4">
        <w:t xml:space="preserve">have </w:t>
      </w:r>
      <w:r w:rsidR="00FF3842">
        <w:t xml:space="preserve">induced an expectation that category members should possess the property mentioned, and </w:t>
      </w:r>
      <w:r w:rsidR="001F21C4">
        <w:t xml:space="preserve">a sense of normative violation when </w:t>
      </w:r>
      <w:r w:rsidR="00FF3842">
        <w:t xml:space="preserve">category members do not. </w:t>
      </w:r>
    </w:p>
    <w:p w14:paraId="3311F2EA" w14:textId="52A0C303" w:rsidR="004D66D2" w:rsidRDefault="004D66D2" w:rsidP="00173AA4"/>
    <w:p w14:paraId="7C663948" w14:textId="25813C00" w:rsidR="004D66D2" w:rsidRPr="007813F5" w:rsidRDefault="004D66D2" w:rsidP="007813F5">
      <w:r>
        <w:rPr>
          <w:i/>
        </w:rPr>
        <w:t>Analysis plan</w:t>
      </w:r>
      <w:r w:rsidRPr="007813F5">
        <w:t xml:space="preserve">. </w:t>
      </w:r>
      <w:r w:rsidR="007813F5" w:rsidRPr="007813F5">
        <w:t xml:space="preserve">Child participants will be excluded for experimenter error, insufficient English language skills, parental interference, or failing to complete the task. Adult participants </w:t>
      </w:r>
      <w:r w:rsidR="00C5361C">
        <w:t>were</w:t>
      </w:r>
      <w:r w:rsidR="007813F5" w:rsidRPr="007813F5">
        <w:t xml:space="preserve"> excluded for failing the game comprehension check</w:t>
      </w:r>
      <w:r w:rsidR="006D0281">
        <w:t xml:space="preserve"> (n=17)</w:t>
      </w:r>
      <w:r w:rsidR="007813F5" w:rsidRPr="007813F5">
        <w:t>, or the attention check</w:t>
      </w:r>
      <w:r w:rsidR="0089691E">
        <w:t xml:space="preserve"> (n=0)</w:t>
      </w:r>
      <w:r w:rsidR="007813F5" w:rsidRPr="007813F5">
        <w:t xml:space="preserve">. The analysis of interest will be an ANOVA on subjects' essentialism measures with an interaction term for context and explanation. </w:t>
      </w:r>
    </w:p>
    <w:p w14:paraId="40B6487D" w14:textId="77777777" w:rsidR="001A6022" w:rsidRDefault="001A6022" w:rsidP="00173AA4">
      <w:pPr>
        <w:rPr>
          <w:b/>
        </w:rPr>
      </w:pPr>
    </w:p>
    <w:p w14:paraId="5599FE32" w14:textId="3CC6781B" w:rsidR="00A53479" w:rsidRPr="00E35DC4" w:rsidRDefault="00A062BB" w:rsidP="00A062BB">
      <w:pPr>
        <w:rPr>
          <w:b/>
        </w:rPr>
      </w:pPr>
      <w:r>
        <w:rPr>
          <w:b/>
        </w:rPr>
        <w:lastRenderedPageBreak/>
        <w:t>Results</w:t>
      </w:r>
      <w:r w:rsidR="00673CD4">
        <w:rPr>
          <w:i/>
        </w:rPr>
        <w:t xml:space="preserve"> </w:t>
      </w:r>
      <w:r w:rsidR="00E35DC4">
        <w:rPr>
          <w:noProof/>
        </w:rPr>
        <w:drawing>
          <wp:inline distT="0" distB="0" distL="0" distR="0" wp14:anchorId="44FDBB2D" wp14:editId="0B1AF721">
            <wp:extent cx="5943600" cy="26727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72715"/>
                    </a:xfrm>
                    <a:prstGeom prst="rect">
                      <a:avLst/>
                    </a:prstGeom>
                    <a:noFill/>
                    <a:ln>
                      <a:noFill/>
                    </a:ln>
                  </pic:spPr>
                </pic:pic>
              </a:graphicData>
            </a:graphic>
          </wp:inline>
        </w:drawing>
      </w:r>
    </w:p>
    <w:p w14:paraId="5FAC73DC" w14:textId="5E048504" w:rsidR="00673CD4" w:rsidRDefault="00E35DC4" w:rsidP="00A062BB">
      <w:r>
        <w:rPr>
          <w:i/>
        </w:rPr>
        <w:t xml:space="preserve">Figure </w:t>
      </w:r>
      <w:r>
        <w:t xml:space="preserve">___. </w:t>
      </w:r>
      <w:r w:rsidR="007F5732">
        <w:t xml:space="preserve">Essentialism per context and explanation condition, with child participants on the left facet and adult participants on the right facet. </w:t>
      </w:r>
    </w:p>
    <w:p w14:paraId="71A295CF" w14:textId="055A097C" w:rsidR="00E35DC4" w:rsidRDefault="00E35DC4" w:rsidP="00A062BB"/>
    <w:p w14:paraId="6A2A8115" w14:textId="5FA59DE3" w:rsidR="00E35DC4" w:rsidRDefault="00E35DC4" w:rsidP="00A062BB">
      <w:r>
        <w:rPr>
          <w:i/>
        </w:rPr>
        <w:t>Children</w:t>
      </w:r>
      <w:r w:rsidR="00CD70D1">
        <w:rPr>
          <w:i/>
        </w:rPr>
        <w:t xml:space="preserve">. </w:t>
      </w:r>
      <w:r w:rsidR="0028767B">
        <w:t xml:space="preserve">Data collection is still in progress for the children, </w:t>
      </w:r>
      <w:r w:rsidR="00504345">
        <w:t xml:space="preserve">with about a fifth of the target sample size collected, </w:t>
      </w:r>
      <w:r w:rsidR="00DD4313">
        <w:t xml:space="preserve">so it is </w:t>
      </w:r>
      <w:r w:rsidR="004255D4">
        <w:t xml:space="preserve">difficult to </w:t>
      </w:r>
      <w:r w:rsidR="006B6957">
        <w:t>interpret the incomplete data so far.</w:t>
      </w:r>
      <w:r w:rsidR="00D8636A">
        <w:t xml:space="preserve"> The current data trends suggest that there</w:t>
      </w:r>
      <w:r w:rsidR="00397330">
        <w:t xml:space="preserve"> may not be an essentialism boost from formal explanations in the nonstructural condition, </w:t>
      </w:r>
      <w:r w:rsidR="00D65209">
        <w:t xml:space="preserve">and that there might be an essentialism reversal from formal explanations in the structural condition. </w:t>
      </w:r>
    </w:p>
    <w:p w14:paraId="25118882" w14:textId="77777777" w:rsidR="00DD4313" w:rsidRPr="0028767B" w:rsidRDefault="00DD4313" w:rsidP="00A062BB"/>
    <w:p w14:paraId="3D284767" w14:textId="77777777" w:rsidR="00C101F4" w:rsidRDefault="00673CD4" w:rsidP="00C101F4">
      <w:r>
        <w:rPr>
          <w:i/>
        </w:rPr>
        <w:t>Adults.</w:t>
      </w:r>
      <w:r w:rsidR="00DD4313" w:rsidRPr="00804E0A">
        <w:t xml:space="preserve"> </w:t>
      </w:r>
      <w:r w:rsidR="00804E0A">
        <w:t>R</w:t>
      </w:r>
      <w:r w:rsidR="00804E0A" w:rsidRPr="00804E0A">
        <w:t xml:space="preserve">ather than predicted context </w:t>
      </w:r>
      <w:r w:rsidR="00804E0A">
        <w:t xml:space="preserve">and </w:t>
      </w:r>
      <w:r w:rsidR="00804E0A" w:rsidRPr="00804E0A">
        <w:t>expl</w:t>
      </w:r>
      <w:r w:rsidR="00804E0A">
        <w:t>anation interaction</w:t>
      </w:r>
      <w:r w:rsidR="00804E0A" w:rsidRPr="00804E0A">
        <w:t xml:space="preserve">, </w:t>
      </w:r>
      <w:r w:rsidR="00804E0A">
        <w:t xml:space="preserve">there was </w:t>
      </w:r>
      <w:r w:rsidR="00804E0A" w:rsidRPr="00804E0A">
        <w:t>a strong main effect of context</w:t>
      </w:r>
      <w:r w:rsidR="00DD6C49">
        <w:t xml:space="preserve"> (</w:t>
      </w:r>
      <w:r w:rsidR="00977F4B">
        <w:t xml:space="preserve">F(1, 179) = </w:t>
      </w:r>
      <w:r w:rsidR="009C6208">
        <w:t>152.251, p &lt; 0.001</w:t>
      </w:r>
      <w:r w:rsidR="00CD4D05">
        <w:t>), with no main effect of explanation</w:t>
      </w:r>
      <w:r w:rsidR="001F63A6">
        <w:t xml:space="preserve"> (F(1, 179) = </w:t>
      </w:r>
      <w:r w:rsidR="00607940">
        <w:t>0.283, p = 0.60)</w:t>
      </w:r>
      <w:r w:rsidR="00CD4D05">
        <w:t xml:space="preserve"> and no interaction between context and explanation </w:t>
      </w:r>
      <w:r w:rsidR="0074252C">
        <w:t xml:space="preserve">(F(1, 179) = .234, p = 0.27). </w:t>
      </w:r>
    </w:p>
    <w:p w14:paraId="24629FF6" w14:textId="3E6DE9F4" w:rsidR="00C101F4" w:rsidRDefault="002157A5" w:rsidP="00C101F4">
      <w:pPr>
        <w:ind w:firstLine="720"/>
      </w:pPr>
      <w:r>
        <w:t xml:space="preserve">The adult data </w:t>
      </w:r>
      <w:r w:rsidR="00C101F4">
        <w:t xml:space="preserve">is in </w:t>
      </w:r>
      <w:r w:rsidR="00C101F4" w:rsidRPr="00804E0A">
        <w:t>line with the main effect of context that was found among adults in Vasilyeva et al</w:t>
      </w:r>
      <w:r w:rsidR="0021357E">
        <w:t xml:space="preserve">, 2018. The </w:t>
      </w:r>
      <w:r w:rsidR="00561EFB">
        <w:t>strong main effect of context is remarkable, given that adults might be thought</w:t>
      </w:r>
      <w:r w:rsidR="00C101F4" w:rsidRPr="00804E0A">
        <w:t xml:space="preserve"> </w:t>
      </w:r>
      <w:r w:rsidR="00561EFB">
        <w:t>to already have</w:t>
      </w:r>
      <w:r w:rsidR="00C101F4" w:rsidRPr="00804E0A">
        <w:t xml:space="preserve"> </w:t>
      </w:r>
      <w:r w:rsidR="00833946">
        <w:t xml:space="preserve">a significant amount of </w:t>
      </w:r>
      <w:r w:rsidR="00C101F4" w:rsidRPr="00804E0A">
        <w:t xml:space="preserve">contextual knowledge about the structural </w:t>
      </w:r>
      <w:r w:rsidR="00F500E9">
        <w:t>context</w:t>
      </w:r>
      <w:r w:rsidR="00C101F4" w:rsidRPr="00804E0A">
        <w:t xml:space="preserve"> </w:t>
      </w:r>
      <w:r w:rsidR="00F500E9">
        <w:t xml:space="preserve">of </w:t>
      </w:r>
      <w:r w:rsidR="00C101F4" w:rsidRPr="00804E0A">
        <w:t xml:space="preserve">gender, a familiar category, even if </w:t>
      </w:r>
      <w:r w:rsidR="005B164B">
        <w:t xml:space="preserve">the </w:t>
      </w:r>
      <w:r w:rsidR="00C101F4" w:rsidRPr="00804E0A">
        <w:t>classroom paradigm and the game-playing property are novel.</w:t>
      </w:r>
      <w:r w:rsidR="004C6B79">
        <w:t xml:space="preserve"> </w:t>
      </w:r>
    </w:p>
    <w:p w14:paraId="0E044D12" w14:textId="1BFFC02F" w:rsidR="00673CD4" w:rsidRDefault="00272EB3" w:rsidP="002F3D83">
      <w:pPr>
        <w:ind w:firstLine="720"/>
      </w:pPr>
      <w:r>
        <w:t xml:space="preserve">It is interesting that </w:t>
      </w:r>
      <w:r w:rsidR="00C101F4" w:rsidRPr="00804E0A">
        <w:t xml:space="preserve">the adults aren’t affected at all by hearing the formal explanation. </w:t>
      </w:r>
      <w:r w:rsidR="00971FE9">
        <w:t xml:space="preserve">We did not have </w:t>
      </w:r>
      <w:r w:rsidR="00C101F4" w:rsidRPr="00804E0A">
        <w:t xml:space="preserve">a strong </w:t>
      </w:r>
      <w:r w:rsidR="00971FE9">
        <w:t xml:space="preserve">a priori </w:t>
      </w:r>
      <w:r w:rsidR="00C101F4" w:rsidRPr="00804E0A">
        <w:t>prediction</w:t>
      </w:r>
      <w:r w:rsidR="00971FE9">
        <w:t xml:space="preserve"> about the adults</w:t>
      </w:r>
      <w:r w:rsidR="00C101F4" w:rsidRPr="00804E0A">
        <w:t xml:space="preserve">, since </w:t>
      </w:r>
      <w:r w:rsidR="00D6531A">
        <w:t xml:space="preserve">the link between </w:t>
      </w:r>
      <w:r w:rsidR="00C101F4" w:rsidRPr="00804E0A">
        <w:t xml:space="preserve">formal explanations and essentialism </w:t>
      </w:r>
      <w:r w:rsidR="00D6531A">
        <w:t xml:space="preserve">not </w:t>
      </w:r>
      <w:r w:rsidR="00C101F4" w:rsidRPr="00804E0A">
        <w:t xml:space="preserve">been studied </w:t>
      </w:r>
      <w:r w:rsidR="00D6531A">
        <w:t xml:space="preserve">in adults </w:t>
      </w:r>
      <w:r w:rsidR="00C101F4" w:rsidRPr="00804E0A">
        <w:t xml:space="preserve">before. </w:t>
      </w:r>
      <w:r w:rsidR="009A5C9B">
        <w:t xml:space="preserve">A possible </w:t>
      </w:r>
      <w:r w:rsidR="004A2D61">
        <w:t xml:space="preserve">interpretation of the lack of a main effect for explanation is </w:t>
      </w:r>
      <w:r w:rsidR="00E86ABF">
        <w:t xml:space="preserve">the following. Participants hear about the context first, and then receive an explanation later. </w:t>
      </w:r>
      <w:r w:rsidR="00A60898">
        <w:t xml:space="preserve">Given just the </w:t>
      </w:r>
      <w:r w:rsidR="00C101F4" w:rsidRPr="00804E0A">
        <w:t>contextual information</w:t>
      </w:r>
      <w:r w:rsidR="00A60898">
        <w:t xml:space="preserve">, adults may establish </w:t>
      </w:r>
      <w:r w:rsidR="00D25A88">
        <w:t>a construal</w:t>
      </w:r>
      <w:r w:rsidR="00C101F4" w:rsidRPr="00804E0A">
        <w:t xml:space="preserve"> that </w:t>
      </w:r>
      <w:r w:rsidR="00116E3F">
        <w:t xml:space="preserve">then guides their interpretation of the </w:t>
      </w:r>
      <w:r w:rsidR="00C101F4" w:rsidRPr="00804E0A">
        <w:t>formal explanation</w:t>
      </w:r>
      <w:r w:rsidR="00116E3F">
        <w:t xml:space="preserve">, such that the formal explanation falls in line with whatever construal was established by the </w:t>
      </w:r>
      <w:r w:rsidR="00305A90">
        <w:t>conte</w:t>
      </w:r>
      <w:r w:rsidR="0005325F">
        <w:t xml:space="preserve">xt. </w:t>
      </w:r>
    </w:p>
    <w:p w14:paraId="5992D32B" w14:textId="77777777" w:rsidR="00673CD4" w:rsidRDefault="00673CD4" w:rsidP="00A062BB">
      <w:pPr>
        <w:rPr>
          <w:b/>
        </w:rPr>
      </w:pPr>
    </w:p>
    <w:p w14:paraId="3B22550D" w14:textId="6932CDCD" w:rsidR="0072327E" w:rsidRPr="006B23BF" w:rsidRDefault="00A062BB" w:rsidP="00A062BB">
      <w:pPr>
        <w:rPr>
          <w:b/>
        </w:rPr>
      </w:pPr>
      <w:r>
        <w:rPr>
          <w:b/>
        </w:rPr>
        <w:t>Discussion</w:t>
      </w:r>
    </w:p>
    <w:p w14:paraId="7070046F" w14:textId="27E6F556" w:rsidR="00AB6909" w:rsidRPr="00AB6909" w:rsidRDefault="009D4CFE" w:rsidP="00AB6909">
      <w:pPr>
        <w:ind w:firstLine="720"/>
      </w:pPr>
      <w:r>
        <w:lastRenderedPageBreak/>
        <w:t>L</w:t>
      </w:r>
      <w:r w:rsidRPr="000023DF">
        <w:t xml:space="preserve">anguage is a powerful source of information as children are constructing category representations. </w:t>
      </w:r>
      <w:r>
        <w:t>W</w:t>
      </w:r>
      <w:r w:rsidRPr="000023DF">
        <w:t xml:space="preserve">hether we conceive of gender and other social categories in essentialist terms or social-structural terms is socially consequential, </w:t>
      </w:r>
      <w:proofErr w:type="spellStart"/>
      <w:proofErr w:type="gramStart"/>
      <w:r w:rsidRPr="000023DF">
        <w:t>e</w:t>
      </w:r>
      <w:r>
        <w:t>.</w:t>
      </w:r>
      <w:r w:rsidRPr="000023DF">
        <w:t>g</w:t>
      </w:r>
      <w:proofErr w:type="spellEnd"/>
      <w:proofErr w:type="gramEnd"/>
      <w:r w:rsidRPr="000023DF">
        <w:t xml:space="preserve"> </w:t>
      </w:r>
      <w:r>
        <w:t>.</w:t>
      </w:r>
      <w:r w:rsidRPr="000023DF">
        <w:t>form the basis for stereotyping and prejudice, form the basis for differential policies, and justification for inequities in social structure. Previous work has suggested that formal explanations, like generics, serve as a linguistic cue for what categories to essentialize</w:t>
      </w:r>
      <w:r>
        <w:t>. Here, I’ve argued that</w:t>
      </w:r>
      <w:r w:rsidRPr="008C0C71">
        <w:t xml:space="preserve"> formal explanations may be more ambiguous than previously thought</w:t>
      </w:r>
      <w:r>
        <w:t xml:space="preserve">. Formal explanations </w:t>
      </w:r>
      <w:r w:rsidRPr="008C0C71">
        <w:t xml:space="preserve">may not necessarily always yield an essentialist interpretation. In cases where there is a structural context present, formal explanations might yield a social-structural interpretation rather than an essentialist one. Another way of </w:t>
      </w:r>
      <w:r>
        <w:t xml:space="preserve">wording this is </w:t>
      </w:r>
      <w:r w:rsidRPr="008C0C71">
        <w:t xml:space="preserve">that the structural context “blocks” the essentialist reading of the formal </w:t>
      </w:r>
      <w:proofErr w:type="gramStart"/>
      <w:r w:rsidRPr="008C0C71">
        <w:t>explanation, and</w:t>
      </w:r>
      <w:proofErr w:type="gramEnd"/>
      <w:r w:rsidRPr="008C0C71">
        <w:t xml:space="preserve"> allows one to take a social-structural construal.</w:t>
      </w:r>
      <w:r>
        <w:t xml:space="preserve"> In this report, I have p</w:t>
      </w:r>
      <w:r w:rsidRPr="008C0C71">
        <w:t xml:space="preserve">resented </w:t>
      </w:r>
      <w:r>
        <w:t>a theoretical argument and some preliminary data for the plausibility of formal explanations having this alternative social-structural interpretation</w:t>
      </w:r>
      <w:r w:rsidRPr="008C0C71">
        <w:t>, but this is an ongoing project.</w:t>
      </w:r>
      <w:r w:rsidR="00AB6909">
        <w:t xml:space="preserve"> This</w:t>
      </w:r>
      <w:r w:rsidR="00AB6909" w:rsidRPr="00AB6909">
        <w:t xml:space="preserve"> project </w:t>
      </w:r>
      <w:r w:rsidR="00B22F20">
        <w:t>serves as an initial foray into the question of</w:t>
      </w:r>
      <w:r w:rsidR="00AB6909" w:rsidRPr="00AB6909">
        <w:t xml:space="preserve"> how children </w:t>
      </w:r>
      <w:r w:rsidR="00AB6909" w:rsidRPr="00B22F20">
        <w:rPr>
          <w:bCs/>
        </w:rPr>
        <w:t>integrate linguistic and contextual information</w:t>
      </w:r>
      <w:r w:rsidR="00AB6909" w:rsidRPr="00B22F20">
        <w:t xml:space="preserve"> </w:t>
      </w:r>
      <w:r w:rsidR="00AB6909" w:rsidRPr="00AB6909">
        <w:t>when developing category representations</w:t>
      </w:r>
      <w:r w:rsidR="00B22F20">
        <w:t xml:space="preserve">. </w:t>
      </w:r>
      <w:r w:rsidR="00AB6909" w:rsidRPr="00AB6909">
        <w:t xml:space="preserve"> </w:t>
      </w:r>
    </w:p>
    <w:p w14:paraId="32C8652F" w14:textId="68B49E6D" w:rsidR="009D4CFE" w:rsidRDefault="009D4CFE" w:rsidP="002E3048"/>
    <w:p w14:paraId="742E9A28" w14:textId="2A7C6692" w:rsidR="002E3048" w:rsidRPr="008C0C71" w:rsidRDefault="002E3048" w:rsidP="002E3048">
      <w:pPr>
        <w:rPr>
          <w:i/>
        </w:rPr>
      </w:pPr>
      <w:r>
        <w:rPr>
          <w:i/>
        </w:rPr>
        <w:t>Structural blocking of essentialism</w:t>
      </w:r>
    </w:p>
    <w:p w14:paraId="2360A158" w14:textId="53B07D63" w:rsidR="00606E5E" w:rsidRDefault="00134665" w:rsidP="00AB3B0C">
      <w:pPr>
        <w:ind w:firstLine="720"/>
      </w:pPr>
      <w:r>
        <w:t xml:space="preserve">If </w:t>
      </w:r>
      <w:r w:rsidR="00A36AC0">
        <w:t xml:space="preserve">the presence of structural factors in the </w:t>
      </w:r>
      <w:r w:rsidR="00C20340">
        <w:t>context</w:t>
      </w:r>
      <w:r w:rsidR="00A36AC0">
        <w:t xml:space="preserve"> blocks the essentialist effects of formal explanations, the results would </w:t>
      </w:r>
      <w:r w:rsidR="00E54543">
        <w:t xml:space="preserve">demonstrate the power of </w:t>
      </w:r>
      <w:r w:rsidR="00DD5637">
        <w:t xml:space="preserve">contextual information </w:t>
      </w:r>
      <w:r w:rsidR="00EA6792">
        <w:t xml:space="preserve">to overcome linguistic </w:t>
      </w:r>
      <w:proofErr w:type="gramStart"/>
      <w:r w:rsidR="00EA6792">
        <w:t>cues</w:t>
      </w:r>
      <w:r w:rsidR="0081617F">
        <w:t>, and</w:t>
      </w:r>
      <w:proofErr w:type="gramEnd"/>
      <w:r w:rsidR="0081617F">
        <w:t xml:space="preserve"> suggest a method for </w:t>
      </w:r>
      <w:r w:rsidR="00584211">
        <w:t xml:space="preserve">blocking the transmission of potentially pernicious attitudes about social groups. </w:t>
      </w:r>
      <w:r w:rsidR="00C946A6">
        <w:t xml:space="preserve">Even though </w:t>
      </w:r>
      <w:r w:rsidR="00FE0EC0" w:rsidRPr="00644F8D">
        <w:t xml:space="preserve">children and adults rate a formal explanation as apt in a variety of situations (Vasilyeva, </w:t>
      </w:r>
      <w:proofErr w:type="spellStart"/>
      <w:r w:rsidR="00FE0EC0" w:rsidRPr="00644F8D">
        <w:t>Lombrozo</w:t>
      </w:r>
      <w:proofErr w:type="spellEnd"/>
      <w:r w:rsidR="00FE0EC0" w:rsidRPr="00644F8D">
        <w:t xml:space="preserve">, Gopnik, 2018), </w:t>
      </w:r>
      <w:r w:rsidR="00830951">
        <w:t xml:space="preserve">this set of results would suggest that children do not </w:t>
      </w:r>
      <w:r w:rsidR="00FE0EC0" w:rsidRPr="00644F8D">
        <w:t xml:space="preserve">necessarily infer an essentialist </w:t>
      </w:r>
      <w:r w:rsidR="00830951">
        <w:t>interpretation</w:t>
      </w:r>
      <w:r w:rsidR="00F85021">
        <w:t xml:space="preserve"> from a</w:t>
      </w:r>
      <w:r w:rsidR="00EF6914">
        <w:t xml:space="preserve"> well-formed</w:t>
      </w:r>
      <w:r w:rsidR="00F85021">
        <w:t xml:space="preserve"> formal explanation.</w:t>
      </w:r>
      <w:r w:rsidR="00830951">
        <w:t xml:space="preserve"> </w:t>
      </w:r>
      <w:r w:rsidR="002A04DA">
        <w:t>This set of results would demonstrate that a</w:t>
      </w:r>
      <w:r w:rsidR="00830951">
        <w:t xml:space="preserve">wareness of structural factors </w:t>
      </w:r>
      <w:r w:rsidR="002F4BEC">
        <w:t xml:space="preserve">could block the formation of potentially pernicious essentialist attitudes about </w:t>
      </w:r>
      <w:r w:rsidR="00EF7543">
        <w:t xml:space="preserve">gender. While much of the literature has focused on how essentialism is </w:t>
      </w:r>
      <w:r w:rsidR="00B15CF3">
        <w:t xml:space="preserve">induced and </w:t>
      </w:r>
      <w:r w:rsidR="00EF7543">
        <w:t xml:space="preserve">transmitted, this set of results would demonstrate a novel </w:t>
      </w:r>
      <w:r w:rsidR="008123E0">
        <w:t>mechanism</w:t>
      </w:r>
      <w:r w:rsidR="00606E5E">
        <w:t xml:space="preserve"> to block essentialism.</w:t>
      </w:r>
      <w:r w:rsidR="00666E46">
        <w:t xml:space="preserve"> </w:t>
      </w:r>
      <w:r w:rsidR="00C7248C">
        <w:t>In particular, t</w:t>
      </w:r>
      <w:r w:rsidR="00606E5E">
        <w:t xml:space="preserve">he structural manipulation in this study parallels structural inequalities in </w:t>
      </w:r>
      <w:r w:rsidR="00605C16">
        <w:t xml:space="preserve">present society. </w:t>
      </w:r>
      <w:r w:rsidR="002A33A7">
        <w:t xml:space="preserve">In this study, </w:t>
      </w:r>
      <w:r w:rsidR="00DB48F9">
        <w:t xml:space="preserve">the bucket sizes in </w:t>
      </w:r>
      <w:r w:rsidR="002A33A7">
        <w:t xml:space="preserve">their </w:t>
      </w:r>
      <w:r w:rsidR="005F4ACF">
        <w:t>classroom</w:t>
      </w:r>
      <w:r w:rsidR="002A33A7">
        <w:t xml:space="preserve"> biases girls </w:t>
      </w:r>
      <w:r w:rsidR="00CC03A8">
        <w:t xml:space="preserve">to engage in </w:t>
      </w:r>
      <w:r w:rsidR="002A33A7">
        <w:t>certain types</w:t>
      </w:r>
      <w:r w:rsidR="00CC03A8">
        <w:t xml:space="preserve"> of activities</w:t>
      </w:r>
      <w:r w:rsidR="006848D4">
        <w:t xml:space="preserve"> over others</w:t>
      </w:r>
      <w:r w:rsidR="00CC03A8">
        <w:t xml:space="preserve">. Similarly, </w:t>
      </w:r>
      <w:r w:rsidR="00D63B27">
        <w:t xml:space="preserve">in present society, </w:t>
      </w:r>
      <w:r w:rsidR="00605C16">
        <w:t xml:space="preserve">resource inequalities, differential standards, and implicit bias, among other structural factors, </w:t>
      </w:r>
      <w:r w:rsidR="0009499B">
        <w:t xml:space="preserve">cause women to </w:t>
      </w:r>
      <w:r w:rsidR="002E0C50">
        <w:t xml:space="preserve">engage in </w:t>
      </w:r>
      <w:r w:rsidR="00F20FF2">
        <w:t>particular activities</w:t>
      </w:r>
      <w:r w:rsidR="00BF5F38">
        <w:t xml:space="preserve"> (e.g. </w:t>
      </w:r>
      <w:r w:rsidR="00055848">
        <w:t>engage in certain types of play, dress in certain ways)</w:t>
      </w:r>
      <w:r w:rsidR="00F20FF2">
        <w:t>, and reach</w:t>
      </w:r>
      <w:r w:rsidR="0009499B">
        <w:t xml:space="preserve"> divergent educational and social outcomes compared to men </w:t>
      </w:r>
      <w:r w:rsidR="00F20FF2">
        <w:t>(</w:t>
      </w:r>
      <w:r w:rsidR="001B5CCB">
        <w:t xml:space="preserve">e.g. academic achievement, </w:t>
      </w:r>
      <w:r w:rsidR="008D66B9">
        <w:t>under</w:t>
      </w:r>
      <w:r w:rsidR="009372AC">
        <w:t xml:space="preserve">representation in various fields, </w:t>
      </w:r>
      <w:r w:rsidR="00D04F5C">
        <w:t>management</w:t>
      </w:r>
      <w:r w:rsidR="00F46A09">
        <w:t>,</w:t>
      </w:r>
      <w:r w:rsidR="00D04F5C">
        <w:t xml:space="preserve"> and leadership</w:t>
      </w:r>
      <w:r w:rsidR="003D6198">
        <w:t>)</w:t>
      </w:r>
      <w:r w:rsidR="00D04F5C">
        <w:t>.</w:t>
      </w:r>
      <w:r w:rsidR="00BD06F4">
        <w:t xml:space="preserve"> </w:t>
      </w:r>
      <w:r w:rsidR="00C92AE1">
        <w:t xml:space="preserve">As a result, this set of results </w:t>
      </w:r>
      <w:r w:rsidR="00BD06F4">
        <w:t>could</w:t>
      </w:r>
      <w:r w:rsidR="00C92AE1">
        <w:t xml:space="preserve"> have </w:t>
      </w:r>
      <w:r w:rsidR="00606E5E">
        <w:t xml:space="preserve">practical implications for </w:t>
      </w:r>
      <w:r w:rsidR="00300B1E">
        <w:t xml:space="preserve">how to </w:t>
      </w:r>
      <w:r w:rsidR="00606E5E">
        <w:t>com</w:t>
      </w:r>
      <w:r w:rsidR="00300B1E">
        <w:t xml:space="preserve">bat </w:t>
      </w:r>
      <w:r w:rsidR="00606E5E">
        <w:t>the early origins of stereotyping and prejudice</w:t>
      </w:r>
      <w:r w:rsidR="00BD06F4">
        <w:t xml:space="preserve"> by raising awareness of structural factors</w:t>
      </w:r>
      <w:r w:rsidR="009A5FE2">
        <w:t xml:space="preserve">. </w:t>
      </w:r>
    </w:p>
    <w:p w14:paraId="728D7C1C" w14:textId="0177AECF" w:rsidR="00CC40D8" w:rsidRDefault="00E82839" w:rsidP="00CC40D8">
      <w:pPr>
        <w:ind w:firstLine="720"/>
      </w:pPr>
      <w:r>
        <w:t>It</w:t>
      </w:r>
      <w:r w:rsidR="00DD2BB2">
        <w:t xml:space="preserve"> is an open question whether the presence of structural factors blocks </w:t>
      </w:r>
      <w:r w:rsidR="00497D21">
        <w:t xml:space="preserve">the </w:t>
      </w:r>
      <w:r w:rsidR="00DD2BB2">
        <w:t xml:space="preserve">effects of other linguistic cues as well, such as generics </w:t>
      </w:r>
      <w:r w:rsidR="0075298B">
        <w:t xml:space="preserve">(Rhodes, Leslie, &amp; </w:t>
      </w:r>
      <w:proofErr w:type="spellStart"/>
      <w:r w:rsidR="0075298B">
        <w:t>Tworek</w:t>
      </w:r>
      <w:proofErr w:type="spellEnd"/>
      <w:r w:rsidR="0075298B">
        <w:t xml:space="preserve">, 2012) </w:t>
      </w:r>
      <w:r w:rsidR="006A3FAA">
        <w:t>and directional comparisons</w:t>
      </w:r>
      <w:r w:rsidR="0027162E">
        <w:t xml:space="preserve"> </w:t>
      </w:r>
      <w:r w:rsidR="0027162E">
        <w:fldChar w:fldCharType="begin" w:fldLock="1"/>
      </w:r>
      <w:r w:rsidR="0027162E">
        <w:instrText>ADDIN CSL_CITATION {"citationItems":[{"id":"ITEM-1","itemData":{"DOI":"10.1111/cdev.12476","ISSN":"14678624","abstract":"Adults exhibit strong preferences when framing symmetrical relations. Adults prefer, for example, “A zebra is like a horse” to “A horse is like a zebra,” and “The bicycle is near the building” to “The building is near the bicycle.” This is because directional syntax requires more typical or prominent items (i.e., reference points) to be placed in the complement position. Three experiments with children ages 4–8 (N = 181) explored whether children share this sensitivity to directional syntax. Children of this age showed an incipient preference for framing reference points as complements. Stating, “Girls do math as well as boys,” which frames boys as the reference point for girls, may therefore actually teach children that boys set the standard. (PsycINFO Database Record (c) 2016 APA, all rights reserved). (journal abstract)","author":[{"dropping-particle":"","family":"Chestnut","given":"Eleanor K.","non-dropping-particle":"","parse-names":false,"suffix":""},{"dropping-particle":"","family":"Markman","given":"Ellen M.","non-dropping-particle":"","parse-names":false,"suffix":""}],"container-title":"Child Development","id":"ITEM-1","issue":"2","issued":{"date-parts":[["2016"]]},"page":"568-582","title":"Are Horses Like Zebras, or Vice Versa? Children's Sensitivity to the Asymmetries of Directional Comparisons","type":"article-journal","volume":"87"},"uris":["http://www.mendeley.com/documents/?uuid=41c14e46-c83d-4d01-8303-318708923329"]}],"mendeley":{"formattedCitation":"(Chestnut &amp; Markman, 2016)","plainTextFormattedCitation":"(Chestnut &amp; Markman, 2016)","previouslyFormattedCitation":"(Chestnut &amp; Markman, 2016)"},"properties":{"noteIndex":0},"schema":"https://github.com/citation-style-language/schema/raw/master/csl-citation.json"}</w:instrText>
      </w:r>
      <w:r w:rsidR="0027162E">
        <w:fldChar w:fldCharType="separate"/>
      </w:r>
      <w:r w:rsidR="0027162E" w:rsidRPr="0027162E">
        <w:rPr>
          <w:noProof/>
        </w:rPr>
        <w:t>(Chestnut &amp; Markman, 2016)</w:t>
      </w:r>
      <w:r w:rsidR="0027162E">
        <w:fldChar w:fldCharType="end"/>
      </w:r>
      <w:r w:rsidR="006A3FAA">
        <w:t xml:space="preserve">. </w:t>
      </w:r>
      <w:r w:rsidR="0048795B">
        <w:t xml:space="preserve">If </w:t>
      </w:r>
      <w:r w:rsidR="00B45602">
        <w:t xml:space="preserve">awareness of structural factors blocks formal </w:t>
      </w:r>
      <w:r w:rsidR="00B45602">
        <w:lastRenderedPageBreak/>
        <w:t>explanations</w:t>
      </w:r>
      <w:r w:rsidR="007465D6">
        <w:t xml:space="preserve"> from cueing essentialism</w:t>
      </w:r>
      <w:r w:rsidR="0048795B">
        <w:t>, structural factors could be a powerful cue-general method of blocking essentialism</w:t>
      </w:r>
      <w:r w:rsidR="00FB7262">
        <w:t xml:space="preserve"> and other </w:t>
      </w:r>
      <w:r w:rsidR="006604EC">
        <w:t>socially pernicious</w:t>
      </w:r>
      <w:r w:rsidR="00FB7262">
        <w:t xml:space="preserve"> beliefs about social categories. </w:t>
      </w:r>
    </w:p>
    <w:p w14:paraId="6779DE6A" w14:textId="49567096" w:rsidR="002E3048" w:rsidRDefault="002E3048" w:rsidP="00CC40D8">
      <w:pPr>
        <w:ind w:firstLine="720"/>
      </w:pPr>
    </w:p>
    <w:p w14:paraId="1429F4E6" w14:textId="6BCF6ABE" w:rsidR="002E3048" w:rsidRPr="002E3048" w:rsidRDefault="002E3048" w:rsidP="002E3048">
      <w:pPr>
        <w:rPr>
          <w:i/>
        </w:rPr>
      </w:pPr>
      <w:r>
        <w:rPr>
          <w:i/>
        </w:rPr>
        <w:t>The nature of formal explanations</w:t>
      </w:r>
    </w:p>
    <w:p w14:paraId="42EA418C" w14:textId="13C605B1" w:rsidR="00006339" w:rsidRPr="000D3641" w:rsidRDefault="007B2EB2" w:rsidP="00D84011">
      <w:pPr>
        <w:ind w:firstLine="720"/>
        <w:rPr>
          <w:color w:val="5B9BD5" w:themeColor="accent1"/>
        </w:rPr>
      </w:pPr>
      <w:r>
        <w:t>A few</w:t>
      </w:r>
      <w:r w:rsidR="0008620C">
        <w:t xml:space="preserve"> open question</w:t>
      </w:r>
      <w:r>
        <w:t>s</w:t>
      </w:r>
      <w:r w:rsidR="0008620C">
        <w:t xml:space="preserve"> suggested by this project </w:t>
      </w:r>
      <w:r>
        <w:t xml:space="preserve">concern </w:t>
      </w:r>
      <w:r w:rsidR="00CC40D8" w:rsidRPr="00CC40D8">
        <w:t xml:space="preserve">the nature of formal explanations. </w:t>
      </w:r>
      <w:r w:rsidR="00D0265A">
        <w:t>As</w:t>
      </w:r>
      <w:r w:rsidR="00CC40D8" w:rsidRPr="00CC40D8">
        <w:t xml:space="preserve"> mentioned earlier</w:t>
      </w:r>
      <w:r w:rsidR="00D0265A">
        <w:t xml:space="preserve">, </w:t>
      </w:r>
      <w:r w:rsidR="00CC40D8" w:rsidRPr="00CC40D8">
        <w:t xml:space="preserve">they present an interesting puzzle: they sound tautological and uninformative, yet we find them natural and meaningful. </w:t>
      </w:r>
      <w:r w:rsidR="000F2729">
        <w:t xml:space="preserve">In this report, I’ve suggested </w:t>
      </w:r>
      <w:r w:rsidR="00CC40D8" w:rsidRPr="00CC40D8">
        <w:t xml:space="preserve">that their interpretation might shift in </w:t>
      </w:r>
      <w:proofErr w:type="gramStart"/>
      <w:r w:rsidR="00CC40D8" w:rsidRPr="00CC40D8">
        <w:t>really contextually</w:t>
      </w:r>
      <w:proofErr w:type="gramEnd"/>
      <w:r w:rsidR="00CC40D8" w:rsidRPr="00CC40D8">
        <w:t xml:space="preserve"> dependent and interesting ways.</w:t>
      </w:r>
      <w:r w:rsidR="00A734CB">
        <w:t xml:space="preserve"> There are a few</w:t>
      </w:r>
      <w:r w:rsidR="00CC40D8" w:rsidRPr="00CC40D8">
        <w:t xml:space="preserve"> </w:t>
      </w:r>
      <w:r w:rsidR="00EB1C2B">
        <w:t xml:space="preserve">open questions </w:t>
      </w:r>
      <w:r w:rsidR="002A6A17">
        <w:t xml:space="preserve">raised by formal explanations. </w:t>
      </w:r>
      <w:r w:rsidR="0018469B">
        <w:t>First, g</w:t>
      </w:r>
      <w:r w:rsidR="00CC40D8" w:rsidRPr="00CC40D8">
        <w:t xml:space="preserve">iven this slipperiness about how to interpret a formal explanation, why do we produce formal explanations at all? Why don’t we produce alternative explanations that are clear and unambiguously essentialist or social-structural? Instead of “I walk in groups late at night because I’m a woman”, </w:t>
      </w:r>
      <w:r w:rsidR="00E21AF8">
        <w:t xml:space="preserve">I </w:t>
      </w:r>
      <w:r w:rsidR="00CC40D8" w:rsidRPr="00CC40D8">
        <w:t>could say “I walk in groups late at night because the likelihood of women being targeted for gender-based harassment and violence increases during the night hours”.</w:t>
      </w:r>
      <w:r w:rsidR="00E3158D">
        <w:t xml:space="preserve"> Grice’s pri</w:t>
      </w:r>
      <w:r w:rsidR="00CC40D8" w:rsidRPr="00CC40D8">
        <w:t>nciple</w:t>
      </w:r>
      <w:r w:rsidR="002878EB">
        <w:t xml:space="preserve"> </w:t>
      </w:r>
      <w:r w:rsidR="00CC40D8" w:rsidRPr="00CC40D8">
        <w:t>of brevity</w:t>
      </w:r>
      <w:r w:rsidR="00006339">
        <w:t xml:space="preserve"> </w:t>
      </w:r>
      <w:r w:rsidR="002878EB">
        <w:t xml:space="preserve">may be at </w:t>
      </w:r>
      <w:r w:rsidR="00006339">
        <w:t xml:space="preserve">play </w:t>
      </w:r>
      <w:r w:rsidR="00A20134">
        <w:t>here</w:t>
      </w:r>
      <w:r w:rsidR="00707275">
        <w:t>,</w:t>
      </w:r>
      <w:r w:rsidR="006C5AFA">
        <w:t xml:space="preserve"> since the </w:t>
      </w:r>
      <w:r w:rsidR="005B27DB">
        <w:t>unambiguous</w:t>
      </w:r>
      <w:r w:rsidR="006C5AFA">
        <w:t xml:space="preserve"> explanation is much longer than the </w:t>
      </w:r>
      <w:r w:rsidR="00A72E02">
        <w:t>formal</w:t>
      </w:r>
      <w:r w:rsidR="006C5AFA">
        <w:t xml:space="preserve"> explanation</w:t>
      </w:r>
      <w:r w:rsidR="00A20134">
        <w:t xml:space="preserve"> </w:t>
      </w:r>
      <w:r w:rsidR="00006339">
        <w:t>(Grice</w:t>
      </w:r>
      <w:r w:rsidR="00C23E4C">
        <w:t>, 1975)</w:t>
      </w:r>
      <w:r w:rsidR="006C5AFA">
        <w:t xml:space="preserve">. In addition, </w:t>
      </w:r>
      <w:r w:rsidR="00200FFE">
        <w:t>the speaker may assume that the relevant structural factors are in the common ground</w:t>
      </w:r>
      <w:r w:rsidR="001E0D35">
        <w:t xml:space="preserve">, </w:t>
      </w:r>
      <w:r w:rsidR="006F476F">
        <w:t>such that the speaker may implicitly gesture towards the relevant structural factors using a formal explanation,</w:t>
      </w:r>
      <w:r w:rsidR="000005F0">
        <w:t xml:space="preserve"> and trust that the listener can recover that reference,</w:t>
      </w:r>
      <w:r w:rsidR="006F476F">
        <w:t xml:space="preserve"> rather than explicitly </w:t>
      </w:r>
      <w:r w:rsidR="00CC4C70">
        <w:t>stating them</w:t>
      </w:r>
      <w:r w:rsidR="00967668">
        <w:t xml:space="preserve"> (Clark, 1996)</w:t>
      </w:r>
      <w:r w:rsidR="005B2E41">
        <w:t xml:space="preserve">. </w:t>
      </w:r>
      <w:r w:rsidR="006459FF">
        <w:t>The relevant structural factors may also be taboo to mention</w:t>
      </w:r>
      <w:r w:rsidR="007A68DA">
        <w:t xml:space="preserve"> or state, which </w:t>
      </w:r>
      <w:r w:rsidR="00673F13">
        <w:t>may cause the speaker to prefer</w:t>
      </w:r>
      <w:r w:rsidR="00954719">
        <w:t xml:space="preserve"> the </w:t>
      </w:r>
      <w:r w:rsidR="00951A2C">
        <w:t xml:space="preserve">implicit </w:t>
      </w:r>
      <w:r w:rsidR="00954719">
        <w:t xml:space="preserve">formal explanation rather than the explicit </w:t>
      </w:r>
      <w:r w:rsidR="00830926">
        <w:t>unambiguous</w:t>
      </w:r>
      <w:r w:rsidR="00954719">
        <w:t xml:space="preserve"> explanation. </w:t>
      </w:r>
      <w:r w:rsidR="00830926">
        <w:t>Further work could investigate the frequency and conditions under which formal explanations are naturally produced by speakers</w:t>
      </w:r>
      <w:r w:rsidR="00D0597C">
        <w:t>.</w:t>
      </w:r>
      <w:r w:rsidR="00D0597C" w:rsidRPr="0081129F">
        <w:t xml:space="preserve"> </w:t>
      </w:r>
      <w:r w:rsidR="00C143F4" w:rsidRPr="0081129F">
        <w:t xml:space="preserve">The literature has largely focused on aptness ratings for artificially constructed formal explanations, or the spontaneous production of formal explanations in an extremely limited setting. A corpus study could shed light on </w:t>
      </w:r>
      <w:r w:rsidR="009F1FA9" w:rsidRPr="0081129F">
        <w:t>the reasons for which we produce formal explanations</w:t>
      </w:r>
      <w:r w:rsidR="0081129F">
        <w:t xml:space="preserve">, and what meaning they provide to the listener. </w:t>
      </w:r>
    </w:p>
    <w:p w14:paraId="2120D04A" w14:textId="2B0358D3" w:rsidR="00CC40D8" w:rsidRPr="00CC40D8" w:rsidRDefault="000D3641" w:rsidP="000D3641">
      <w:pPr>
        <w:ind w:firstLine="720"/>
      </w:pPr>
      <w:r>
        <w:t xml:space="preserve">Second, </w:t>
      </w:r>
      <w:r w:rsidR="00613F95">
        <w:t xml:space="preserve">how </w:t>
      </w:r>
      <w:r w:rsidR="007D2C06">
        <w:t xml:space="preserve">variations </w:t>
      </w:r>
      <w:r w:rsidR="00613F95">
        <w:t>on formal exp</w:t>
      </w:r>
      <w:r w:rsidR="007D2C06">
        <w:t>l</w:t>
      </w:r>
      <w:r w:rsidR="00613F95">
        <w:t>anations</w:t>
      </w:r>
      <w:r w:rsidR="007D2C06">
        <w:t xml:space="preserve"> shift their interpretation? For an example, </w:t>
      </w:r>
      <w:r w:rsidR="009032A1">
        <w:t>“because I’m a woman” seems to suggest something different from</w:t>
      </w:r>
      <w:r w:rsidR="00613F95">
        <w:t xml:space="preserve"> </w:t>
      </w:r>
      <w:r w:rsidR="00CC40D8" w:rsidRPr="00CC40D8">
        <w:t>“simply because I’m a woman” or “just because I’m a woman”</w:t>
      </w:r>
      <w:r w:rsidR="009F74E0">
        <w:t xml:space="preserve">. The subtle addition of “simply” or “just” </w:t>
      </w:r>
      <w:r w:rsidR="00CC40D8" w:rsidRPr="00CC40D8">
        <w:t>seems to change the interpretation</w:t>
      </w:r>
      <w:r w:rsidR="009F74E0">
        <w:t xml:space="preserve"> of the formal explanation</w:t>
      </w:r>
      <w:r w:rsidR="00CC40D8" w:rsidRPr="00CC40D8">
        <w:t xml:space="preserve">, </w:t>
      </w:r>
      <w:r w:rsidR="009F74E0">
        <w:t xml:space="preserve">although </w:t>
      </w:r>
      <w:r w:rsidR="007D33FB">
        <w:t>anecdotally</w:t>
      </w:r>
      <w:r w:rsidR="009F74E0">
        <w:t xml:space="preserve">, </w:t>
      </w:r>
      <w:r w:rsidR="0067273D">
        <w:t xml:space="preserve">people seem to have </w:t>
      </w:r>
      <w:r w:rsidR="00CC40D8" w:rsidRPr="00CC40D8">
        <w:t>different intuitions</w:t>
      </w:r>
      <w:r w:rsidR="0067273D">
        <w:t xml:space="preserve"> about </w:t>
      </w:r>
      <w:r w:rsidR="00A9222E">
        <w:t>whether the addition makes the explanation more essentialist or more social-structural</w:t>
      </w:r>
      <w:r w:rsidR="00CC40D8" w:rsidRPr="00CC40D8">
        <w:t xml:space="preserve">. </w:t>
      </w:r>
    </w:p>
    <w:p w14:paraId="02E374D0" w14:textId="5D0EEE2D" w:rsidR="00CC40D8" w:rsidRPr="00CC40D8" w:rsidRDefault="00CC40D8" w:rsidP="00664866">
      <w:pPr>
        <w:ind w:firstLine="720"/>
      </w:pPr>
      <w:r w:rsidRPr="00CC40D8">
        <w:t>Despite their interpretative slipperiness, formal explanations can be powerful cues</w:t>
      </w:r>
      <w:r w:rsidR="00664866">
        <w:t xml:space="preserve"> to category structure</w:t>
      </w:r>
      <w:r w:rsidR="009630FA">
        <w:t xml:space="preserve">. Formal explanations </w:t>
      </w:r>
      <w:r w:rsidRPr="00CC40D8">
        <w:t xml:space="preserve">directly link an individual and a property to an entire category, such that they could support learning about an entire category from an individual. </w:t>
      </w:r>
      <w:r w:rsidR="00BF7083">
        <w:t xml:space="preserve">As such, </w:t>
      </w:r>
      <w:r w:rsidRPr="00CC40D8">
        <w:t xml:space="preserve">untangling </w:t>
      </w:r>
      <w:r w:rsidR="00BF7083">
        <w:t xml:space="preserve">the </w:t>
      </w:r>
      <w:r w:rsidRPr="00CC40D8">
        <w:t xml:space="preserve">puzzle </w:t>
      </w:r>
      <w:r w:rsidR="00BF7083">
        <w:t xml:space="preserve">of formal explanations could help us understand </w:t>
      </w:r>
      <w:r w:rsidRPr="00CC40D8">
        <w:t xml:space="preserve">how language </w:t>
      </w:r>
      <w:r w:rsidR="00F5129F">
        <w:t xml:space="preserve">shapes </w:t>
      </w:r>
      <w:r w:rsidR="00FA6F15">
        <w:t xml:space="preserve">the development of category representations. </w:t>
      </w:r>
      <w:r w:rsidRPr="00CC40D8">
        <w:t xml:space="preserve"> </w:t>
      </w:r>
    </w:p>
    <w:p w14:paraId="45BAF3F9" w14:textId="77777777" w:rsidR="00CC40D8" w:rsidRDefault="00CC40D8" w:rsidP="00CC40D8">
      <w:pPr>
        <w:ind w:firstLine="720"/>
      </w:pPr>
    </w:p>
    <w:p w14:paraId="6951CB57" w14:textId="13797ACC" w:rsidR="00173AA4" w:rsidRPr="006C1D62" w:rsidRDefault="002162B9" w:rsidP="00173AA4">
      <w:r>
        <w:tab/>
        <w:t xml:space="preserve"> </w:t>
      </w:r>
    </w:p>
    <w:p w14:paraId="01F2BDCC" w14:textId="77777777" w:rsidR="00361F13" w:rsidRDefault="00361F13">
      <w:pPr>
        <w:spacing w:line="259" w:lineRule="auto"/>
        <w:contextualSpacing w:val="0"/>
      </w:pPr>
      <w:r>
        <w:br w:type="page"/>
      </w:r>
    </w:p>
    <w:p w14:paraId="5867F1E1" w14:textId="77777777" w:rsidR="00173AA4" w:rsidRDefault="00173AA4" w:rsidP="0018668E">
      <w:pPr>
        <w:spacing w:line="240" w:lineRule="auto"/>
      </w:pPr>
      <w:r w:rsidRPr="00173AA4">
        <w:lastRenderedPageBreak/>
        <w:t>References</w:t>
      </w:r>
    </w:p>
    <w:p w14:paraId="7DA76372" w14:textId="555AB854" w:rsidR="0027162E" w:rsidRPr="0027162E" w:rsidRDefault="0027162E" w:rsidP="0018668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27162E">
        <w:rPr>
          <w:rFonts w:cs="Times New Roman"/>
          <w:noProof/>
          <w:szCs w:val="24"/>
        </w:rPr>
        <w:t xml:space="preserve">Chestnut, E. K., &amp; Markman, E. M. (2016). Are Horses Like Zebras, or Vice Versa? Children’s Sensitivity to the Asymmetries of Directional Comparisons. </w:t>
      </w:r>
      <w:r w:rsidRPr="0027162E">
        <w:rPr>
          <w:rFonts w:cs="Times New Roman"/>
          <w:i/>
          <w:iCs/>
          <w:noProof/>
          <w:szCs w:val="24"/>
        </w:rPr>
        <w:t>Child Development</w:t>
      </w:r>
      <w:r w:rsidRPr="0027162E">
        <w:rPr>
          <w:rFonts w:cs="Times New Roman"/>
          <w:noProof/>
          <w:szCs w:val="24"/>
        </w:rPr>
        <w:t xml:space="preserve">, </w:t>
      </w:r>
      <w:r w:rsidRPr="0027162E">
        <w:rPr>
          <w:rFonts w:cs="Times New Roman"/>
          <w:i/>
          <w:iCs/>
          <w:noProof/>
          <w:szCs w:val="24"/>
        </w:rPr>
        <w:t>87</w:t>
      </w:r>
      <w:r w:rsidRPr="0027162E">
        <w:rPr>
          <w:rFonts w:cs="Times New Roman"/>
          <w:noProof/>
          <w:szCs w:val="24"/>
        </w:rPr>
        <w:t>(2), 568–582. https://doi.org/10.1111/cdev.12476</w:t>
      </w:r>
    </w:p>
    <w:p w14:paraId="56406FC6" w14:textId="0543BFA7" w:rsidR="008C09EA" w:rsidRDefault="0027162E" w:rsidP="0018668E">
      <w:pPr>
        <w:spacing w:line="240" w:lineRule="auto"/>
        <w:ind w:left="360" w:hanging="360"/>
      </w:pPr>
      <w:r>
        <w:fldChar w:fldCharType="end"/>
      </w:r>
      <w:r w:rsidR="008C09EA">
        <w:t>Clark, 1996</w:t>
      </w:r>
    </w:p>
    <w:p w14:paraId="26B73C7A" w14:textId="2439BE26" w:rsidR="00813ED6" w:rsidRDefault="00813ED6" w:rsidP="0018668E">
      <w:pPr>
        <w:spacing w:line="240" w:lineRule="auto"/>
        <w:ind w:left="360" w:hanging="360"/>
      </w:pPr>
      <w:proofErr w:type="spellStart"/>
      <w:r w:rsidRPr="00813ED6">
        <w:t>Cimpian</w:t>
      </w:r>
      <w:proofErr w:type="spellEnd"/>
      <w:r w:rsidRPr="00813ED6">
        <w:t>, A., &amp; Markman, E. M. (2008). Preschool children’s</w:t>
      </w:r>
      <w:r>
        <w:t xml:space="preserve"> </w:t>
      </w:r>
      <w:r w:rsidRPr="00813ED6">
        <w:t xml:space="preserve">use of cues to generic meaning. </w:t>
      </w:r>
      <w:r w:rsidRPr="00813ED6">
        <w:rPr>
          <w:i/>
        </w:rPr>
        <w:t>Cognition</w:t>
      </w:r>
      <w:r w:rsidRPr="00813ED6">
        <w:t>, 107,</w:t>
      </w:r>
      <w:r>
        <w:t xml:space="preserve"> </w:t>
      </w:r>
      <w:r w:rsidRPr="00813ED6">
        <w:t>19–53.</w:t>
      </w:r>
    </w:p>
    <w:p w14:paraId="5E97E8D6" w14:textId="77777777" w:rsidR="00262239" w:rsidRDefault="00FE0EC0" w:rsidP="0018668E">
      <w:pPr>
        <w:spacing w:line="240" w:lineRule="auto"/>
        <w:ind w:left="360" w:hanging="360"/>
      </w:pPr>
      <w:proofErr w:type="spellStart"/>
      <w:r w:rsidRPr="00FE0EC0">
        <w:t>Cimpian</w:t>
      </w:r>
      <w:proofErr w:type="spellEnd"/>
      <w:r w:rsidRPr="00FE0EC0">
        <w:t>, A., &amp; Markman,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12" w:history="1">
        <w:r w:rsidR="00262239" w:rsidRPr="00CB6A7B">
          <w:rPr>
            <w:rStyle w:val="Hyperlink"/>
          </w:rPr>
          <w:t>http://dx.doi.org/10.1016/j.cognition.2009.07.004</w:t>
        </w:r>
      </w:hyperlink>
    </w:p>
    <w:p w14:paraId="04CC55C1" w14:textId="77777777" w:rsidR="00FE0EC0" w:rsidRDefault="00FE0EC0" w:rsidP="0018668E">
      <w:pPr>
        <w:spacing w:line="240" w:lineRule="auto"/>
        <w:ind w:left="360" w:hanging="360"/>
      </w:pPr>
      <w:proofErr w:type="spellStart"/>
      <w:r w:rsidRPr="00FE0EC0">
        <w:t>Cimpian</w:t>
      </w:r>
      <w:proofErr w:type="spellEnd"/>
      <w:r w:rsidRPr="00FE0EC0">
        <w:t>, A., &amp; Markman, E. M. (2011). The generic/</w:t>
      </w:r>
      <w:proofErr w:type="spellStart"/>
      <w:r w:rsidRPr="00FE0EC0">
        <w:t>nongeneric</w:t>
      </w:r>
      <w:proofErr w:type="spellEnd"/>
      <w:r w:rsidRPr="00FE0EC0">
        <w:t xml:space="preserve">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2E0271D4" w14:textId="77777777" w:rsidR="00C15D09" w:rsidRDefault="00C15D09" w:rsidP="0018668E">
      <w:pPr>
        <w:spacing w:line="240" w:lineRule="auto"/>
        <w:ind w:left="360" w:hanging="360"/>
        <w:rPr>
          <w:rStyle w:val="Hyperlink"/>
        </w:rPr>
      </w:pPr>
      <w:r w:rsidRPr="00C15D09">
        <w:t xml:space="preserve">Gelman,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13" w:history="1">
        <w:r w:rsidRPr="002B1996">
          <w:rPr>
            <w:rStyle w:val="Hyperlink"/>
          </w:rPr>
          <w:t>http://dx.doi.org/10.1093/acprof:oso/9780195154061.001.0001</w:t>
        </w:r>
      </w:hyperlink>
    </w:p>
    <w:p w14:paraId="2ED5AC02" w14:textId="77777777" w:rsidR="00983053" w:rsidRDefault="00983053" w:rsidP="0018668E">
      <w:pPr>
        <w:spacing w:line="240" w:lineRule="auto"/>
        <w:ind w:left="360" w:hanging="360"/>
      </w:pPr>
      <w:r w:rsidRPr="00983053">
        <w:t>Gelman,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563481F9" w14:textId="77777777" w:rsidR="00827CA1" w:rsidRDefault="00827CA1" w:rsidP="0018668E">
      <w:pPr>
        <w:spacing w:line="240" w:lineRule="auto"/>
        <w:ind w:left="360" w:hanging="360"/>
      </w:pPr>
      <w:r w:rsidRPr="00827CA1">
        <w:t>Gelman, S. A., &amp; Wellman, H. M. (1991). Insides and</w:t>
      </w:r>
      <w:r>
        <w:t xml:space="preserve"> </w:t>
      </w:r>
      <w:r w:rsidRPr="00827CA1">
        <w:t>essences: Early understandings of the non-obvious.</w:t>
      </w:r>
      <w:r>
        <w:t xml:space="preserve"> </w:t>
      </w:r>
      <w:r w:rsidRPr="00827CA1">
        <w:rPr>
          <w:i/>
        </w:rPr>
        <w:t>Cognition</w:t>
      </w:r>
      <w:r w:rsidRPr="00827CA1">
        <w:t>, 38, 213–244.</w:t>
      </w:r>
    </w:p>
    <w:p w14:paraId="673DADD9" w14:textId="77777777" w:rsidR="008D7A17" w:rsidRDefault="008D7A17" w:rsidP="0018668E">
      <w:pPr>
        <w:spacing w:line="240" w:lineRule="auto"/>
        <w:ind w:left="360" w:hanging="360"/>
      </w:pPr>
      <w:r>
        <w:t>Grice, 1975</w:t>
      </w:r>
    </w:p>
    <w:p w14:paraId="376AFE9B" w14:textId="5D3C23FE" w:rsidR="00372DB6" w:rsidRDefault="00372DB6" w:rsidP="0018668E">
      <w:pPr>
        <w:spacing w:line="240" w:lineRule="auto"/>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17E71B3E" w:rsidR="00361F13" w:rsidRDefault="0084322F" w:rsidP="0018668E">
      <w:pPr>
        <w:spacing w:line="240" w:lineRule="auto"/>
        <w:ind w:left="360" w:hanging="360"/>
      </w:pPr>
      <w:proofErr w:type="spellStart"/>
      <w:r w:rsidRPr="0084322F">
        <w:t>Haslanger</w:t>
      </w:r>
      <w:proofErr w:type="spellEnd"/>
      <w:r w:rsidRPr="0084322F">
        <w:t xml:space="preserve">,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180CDA30" w14:textId="401B33E9" w:rsidR="00091F2C" w:rsidRPr="0084322F" w:rsidRDefault="00091F2C" w:rsidP="0018668E">
      <w:pPr>
        <w:spacing w:line="240" w:lineRule="auto"/>
        <w:ind w:left="360" w:hanging="360"/>
        <w:rPr>
          <w:i/>
          <w:iCs/>
        </w:rPr>
      </w:pPr>
      <w:proofErr w:type="spellStart"/>
      <w:r w:rsidRPr="00A25CBE">
        <w:t>Kushnir</w:t>
      </w:r>
      <w:proofErr w:type="spellEnd"/>
      <w:r w:rsidRPr="00A25CBE">
        <w:t>, Xu, Wellman, 2010</w:t>
      </w:r>
    </w:p>
    <w:p w14:paraId="22DC871B" w14:textId="77777777" w:rsidR="00965377" w:rsidRDefault="00965377" w:rsidP="0018668E">
      <w:pPr>
        <w:spacing w:line="240" w:lineRule="auto"/>
        <w:ind w:left="360" w:hanging="360"/>
        <w:rPr>
          <w:color w:val="5B9BD5" w:themeColor="accent1"/>
        </w:rPr>
      </w:pPr>
      <w:r w:rsidRPr="00DD79D5">
        <w:rPr>
          <w:color w:val="5B9BD5" w:themeColor="accent1"/>
        </w:rPr>
        <w:t>(Mahalingam, 2003a)</w:t>
      </w:r>
    </w:p>
    <w:p w14:paraId="530C683A" w14:textId="378C77CB" w:rsidR="00990D42" w:rsidRDefault="00990D42" w:rsidP="0018668E">
      <w:pPr>
        <w:spacing w:line="240" w:lineRule="auto"/>
        <w:ind w:left="360" w:hanging="360"/>
      </w:pPr>
      <w:proofErr w:type="spellStart"/>
      <w:r w:rsidRPr="00990D42">
        <w:t>Muradoglu</w:t>
      </w:r>
      <w:proofErr w:type="spellEnd"/>
      <w:r>
        <w:t>, M.</w:t>
      </w:r>
      <w:r w:rsidRPr="00990D42">
        <w:t xml:space="preserve">, </w:t>
      </w:r>
      <w:proofErr w:type="spellStart"/>
      <w:r w:rsidRPr="00990D42">
        <w:t>Marchak</w:t>
      </w:r>
      <w:proofErr w:type="spellEnd"/>
      <w:r>
        <w:t>, K.</w:t>
      </w:r>
      <w:r w:rsidRPr="00990D42">
        <w:t xml:space="preserve">, </w:t>
      </w:r>
      <w:proofErr w:type="spellStart"/>
      <w:r w:rsidRPr="00990D42">
        <w:t>Cimpian</w:t>
      </w:r>
      <w:proofErr w:type="spellEnd"/>
      <w:r>
        <w:t>, A.</w:t>
      </w:r>
      <w:r w:rsidRPr="00990D42">
        <w:t>, &amp; Gelman</w:t>
      </w:r>
      <w:r>
        <w:t>, S. (</w:t>
      </w:r>
      <w:r w:rsidR="00800E16">
        <w:t xml:space="preserve">poster </w:t>
      </w:r>
      <w:r>
        <w:t>submitted</w:t>
      </w:r>
      <w:r w:rsidR="00800E16">
        <w:t xml:space="preserve"> to SRCD</w:t>
      </w:r>
      <w:r>
        <w:t xml:space="preserve">). </w:t>
      </w:r>
      <w:r w:rsidRPr="00990D42">
        <w:t>Do formal explanations promote essentialist beliefs in children?</w:t>
      </w:r>
    </w:p>
    <w:p w14:paraId="1E076891" w14:textId="77777777" w:rsidR="00BA1A91" w:rsidRDefault="00361F13" w:rsidP="0018668E">
      <w:pPr>
        <w:spacing w:line="240" w:lineRule="auto"/>
        <w:ind w:left="360" w:hanging="360"/>
      </w:pPr>
      <w:proofErr w:type="spellStart"/>
      <w:r w:rsidRPr="00361F13">
        <w:t>Prasada</w:t>
      </w:r>
      <w:proofErr w:type="spellEnd"/>
      <w:r w:rsidRPr="00361F13">
        <w:t>,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4" w:history="1">
        <w:r w:rsidR="00BA1A91" w:rsidRPr="00CB6A7B">
          <w:rPr>
            <w:rStyle w:val="Hyperlink"/>
          </w:rPr>
          <w:t>http://dx.doi.org/10.1016/j.cognition.2005.01.003</w:t>
        </w:r>
      </w:hyperlink>
    </w:p>
    <w:p w14:paraId="1D4340F2" w14:textId="77777777" w:rsidR="00361F13" w:rsidRDefault="00361F13" w:rsidP="0018668E">
      <w:pPr>
        <w:spacing w:line="240" w:lineRule="auto"/>
        <w:ind w:left="360" w:hanging="360"/>
      </w:pPr>
      <w:proofErr w:type="spellStart"/>
      <w:r w:rsidRPr="00361F13">
        <w:t>Prasada</w:t>
      </w:r>
      <w:proofErr w:type="spellEnd"/>
      <w:r w:rsidRPr="00361F13">
        <w:t>, S., &amp; Dillingham, E. M. (2009). Representation of principled</w:t>
      </w:r>
      <w:r>
        <w:t xml:space="preserve"> </w:t>
      </w:r>
      <w:r w:rsidRPr="00361F13">
        <w:t xml:space="preserve">connections: A window onto the formal aspect of </w:t>
      </w:r>
      <w:proofErr w:type="gramStart"/>
      <w:r w:rsidRPr="00361F13">
        <w:t>common sense</w:t>
      </w:r>
      <w:proofErr w:type="gramEnd"/>
      <w:r w:rsidRPr="00361F13">
        <w:t xml:space="preserve"> conception</w:t>
      </w:r>
      <w:r w:rsidR="00841F3B">
        <w:t xml:space="preserve">. </w:t>
      </w:r>
      <w:r w:rsidR="00841F3B" w:rsidRPr="00841F3B">
        <w:rPr>
          <w:i/>
          <w:iCs/>
        </w:rPr>
        <w:t xml:space="preserve">Cognitive Science, 33, </w:t>
      </w:r>
      <w:r w:rsidR="00841F3B" w:rsidRPr="00841F3B">
        <w:t xml:space="preserve">401–448. </w:t>
      </w:r>
      <w:hyperlink r:id="rId15" w:history="1">
        <w:r w:rsidR="00384EB8" w:rsidRPr="00CB6A7B">
          <w:rPr>
            <w:rStyle w:val="Hyperlink"/>
          </w:rPr>
          <w:t>http://dx.doi.org/10.1111/j.1551-6709.2009.01018.x</w:t>
        </w:r>
      </w:hyperlink>
    </w:p>
    <w:p w14:paraId="381F3538" w14:textId="77777777" w:rsidR="00384EB8" w:rsidRDefault="00384EB8" w:rsidP="0018668E">
      <w:pPr>
        <w:spacing w:line="240" w:lineRule="auto"/>
        <w:ind w:left="360" w:hanging="360"/>
      </w:pPr>
      <w:r w:rsidRPr="00384EB8">
        <w:t>Rhodes, M., &amp; Gelman,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6" w:history="1">
        <w:r w:rsidR="00BA1A91" w:rsidRPr="00CB6A7B">
          <w:rPr>
            <w:rStyle w:val="Hyperlink"/>
          </w:rPr>
          <w:t>http://dx.doi.org/10.1016/j.cogpsych.2009.05.001</w:t>
        </w:r>
      </w:hyperlink>
    </w:p>
    <w:p w14:paraId="20496CC1" w14:textId="77777777" w:rsidR="00B35EA8" w:rsidRDefault="00B35EA8" w:rsidP="0018668E">
      <w:pPr>
        <w:spacing w:line="240" w:lineRule="auto"/>
        <w:ind w:left="360" w:hanging="360"/>
        <w:rPr>
          <w:rFonts w:cs="Times New Roman"/>
          <w:noProof/>
          <w:szCs w:val="24"/>
        </w:rPr>
      </w:pPr>
      <w:r>
        <w:t xml:space="preserve">Rhodes, M., Leslie, S. J., </w:t>
      </w:r>
      <w:proofErr w:type="spellStart"/>
      <w:r>
        <w:t>Tworek</w:t>
      </w:r>
      <w:proofErr w:type="spellEnd"/>
      <w:r>
        <w:t xml:space="preserve">,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17"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18668E">
      <w:pPr>
        <w:spacing w:line="240" w:lineRule="auto"/>
        <w:ind w:left="360" w:hanging="360"/>
      </w:pPr>
      <w:r w:rsidRPr="00377EF1">
        <w:t xml:space="preserve">Vasilyeva, N., Gopnik, A., &amp; </w:t>
      </w:r>
      <w:proofErr w:type="spellStart"/>
      <w:r w:rsidRPr="00377EF1">
        <w:t>Lombrozo</w:t>
      </w:r>
      <w:proofErr w:type="spellEnd"/>
      <w:r w:rsidRPr="00377EF1">
        <w:t xml:space="preserve">, T. (2018). </w:t>
      </w:r>
      <w:r w:rsidRPr="00377EF1">
        <w:rPr>
          <w:iCs/>
        </w:rPr>
        <w:t>The Development of Structural Thinking About Social Categories</w:t>
      </w:r>
      <w:r w:rsidRPr="00377EF1">
        <w:t xml:space="preserve">. </w:t>
      </w:r>
      <w:r>
        <w:rPr>
          <w:i/>
        </w:rPr>
        <w:t xml:space="preserve">Developmental Psychology, </w:t>
      </w:r>
      <w:r>
        <w:t>54(9), 1735-1744.</w:t>
      </w:r>
    </w:p>
    <w:p w14:paraId="49D65AAC" w14:textId="77777777" w:rsidR="009007F1" w:rsidRPr="00BE7607" w:rsidRDefault="009007F1" w:rsidP="0018668E">
      <w:pPr>
        <w:spacing w:line="240" w:lineRule="auto"/>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4B177" w14:textId="77777777" w:rsidR="002D2205" w:rsidRDefault="002D2205" w:rsidP="00F15A5F">
      <w:pPr>
        <w:spacing w:after="0" w:line="240" w:lineRule="auto"/>
      </w:pPr>
      <w:r>
        <w:separator/>
      </w:r>
    </w:p>
  </w:endnote>
  <w:endnote w:type="continuationSeparator" w:id="0">
    <w:p w14:paraId="6D760D29" w14:textId="77777777" w:rsidR="002D2205" w:rsidRDefault="002D2205" w:rsidP="00F15A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5DFD3" w14:textId="77777777" w:rsidR="002D2205" w:rsidRDefault="002D2205" w:rsidP="00F15A5F">
      <w:pPr>
        <w:spacing w:after="0" w:line="240" w:lineRule="auto"/>
      </w:pPr>
      <w:r>
        <w:separator/>
      </w:r>
    </w:p>
  </w:footnote>
  <w:footnote w:type="continuationSeparator" w:id="0">
    <w:p w14:paraId="585BE61F" w14:textId="77777777" w:rsidR="002D2205" w:rsidRDefault="002D2205" w:rsidP="00F15A5F">
      <w:pPr>
        <w:spacing w:after="0" w:line="240" w:lineRule="auto"/>
      </w:pPr>
      <w:r>
        <w:continuationSeparator/>
      </w:r>
    </w:p>
  </w:footnote>
  <w:footnote w:id="1">
    <w:p w14:paraId="1CDD6B9A" w14:textId="7E812AB0" w:rsidR="00C030A1" w:rsidRDefault="00C030A1">
      <w:pPr>
        <w:pStyle w:val="FootnoteText"/>
      </w:pPr>
      <w:r>
        <w:rPr>
          <w:rStyle w:val="FootnoteReference"/>
        </w:rPr>
        <w:footnoteRef/>
      </w:r>
      <w:r>
        <w:t xml:space="preserve"> Here I use the gender binary for ease of illustration, but the social-structural view is not committed to the gender binary, except insofar as it is </w:t>
      </w:r>
      <w:r w:rsidR="00840D6D">
        <w:t xml:space="preserve">a product of social context. </w:t>
      </w:r>
      <w:r w:rsidR="00EE1A4A">
        <w:t xml:space="preserve">Note that the essentialist view is committed to such a binary, since </w:t>
      </w:r>
      <w:r w:rsidR="001B1B4F">
        <w:t xml:space="preserve">categories </w:t>
      </w:r>
      <w:r w:rsidR="00D92588">
        <w:t xml:space="preserve">are thought to </w:t>
      </w:r>
      <w:r w:rsidR="00525EF5">
        <w:t xml:space="preserve">carve out </w:t>
      </w:r>
      <w:r w:rsidR="008A3C45">
        <w:t xml:space="preserve">distinctly different </w:t>
      </w:r>
      <w:bookmarkStart w:id="0" w:name="_GoBack"/>
      <w:bookmarkEnd w:id="0"/>
      <w:r w:rsidR="00525EF5">
        <w:t xml:space="preserve">natural kinds. </w:t>
      </w:r>
    </w:p>
  </w:footnote>
  <w:footnote w:id="2">
    <w:p w14:paraId="13B493EF" w14:textId="3CC7678B" w:rsidR="00687F03" w:rsidRPr="00687F03" w:rsidRDefault="00687F03" w:rsidP="00687F03">
      <w:pPr>
        <w:pStyle w:val="FootnoteText"/>
      </w:pPr>
      <w:r w:rsidRPr="009240AB">
        <w:rPr>
          <w:rStyle w:val="FootnoteReference"/>
        </w:rPr>
        <w:footnoteRef/>
      </w:r>
      <w:r w:rsidR="009240AB">
        <w:t xml:space="preserve"> </w:t>
      </w:r>
      <w:r w:rsidR="008F2A91">
        <w:t xml:space="preserve">Here, I will not directly address </w:t>
      </w:r>
      <w:r w:rsidR="009240AB">
        <w:t>whether</w:t>
      </w:r>
      <w:r w:rsidRPr="00687F03">
        <w:t xml:space="preserve"> </w:t>
      </w:r>
      <w:r w:rsidR="000860DE">
        <w:t xml:space="preserve">input </w:t>
      </w:r>
      <w:r w:rsidRPr="00687F03">
        <w:t>override</w:t>
      </w:r>
      <w:r w:rsidR="009240AB">
        <w:t>s</w:t>
      </w:r>
      <w:r w:rsidRPr="00687F03">
        <w:t xml:space="preserve"> </w:t>
      </w:r>
      <w:r w:rsidR="001D481B">
        <w:t xml:space="preserve">a default </w:t>
      </w:r>
      <w:r w:rsidRPr="00687F03">
        <w:t>essentialis</w:t>
      </w:r>
      <w:r w:rsidR="001D481B">
        <w:t>t construal</w:t>
      </w:r>
      <w:r w:rsidRPr="00687F03">
        <w:t xml:space="preserve">, or </w:t>
      </w:r>
      <w:r w:rsidR="00C90DED">
        <w:t xml:space="preserve">whether </w:t>
      </w:r>
      <w:r w:rsidR="000860DE">
        <w:t xml:space="preserve">input is required to determine </w:t>
      </w:r>
      <w:r w:rsidRPr="00687F03">
        <w:t xml:space="preserve">which </w:t>
      </w:r>
      <w:r w:rsidR="00D80901">
        <w:t xml:space="preserve">construal </w:t>
      </w:r>
      <w:r w:rsidRPr="00687F03">
        <w:t>to</w:t>
      </w:r>
      <w:r w:rsidR="002D0C90">
        <w:t xml:space="preserve"> use in representing a category</w:t>
      </w:r>
      <w:r w:rsidR="00357255" w:rsidRPr="009240AB">
        <w:t>.</w:t>
      </w:r>
      <w:r w:rsidRPr="00687F03">
        <w:t xml:space="preserve"> </w:t>
      </w:r>
      <w:r w:rsidR="00E25A52">
        <w:t xml:space="preserve">The </w:t>
      </w:r>
      <w:r w:rsidR="009C76AF">
        <w:t xml:space="preserve">literature has been mixed on these two </w:t>
      </w:r>
      <w:r w:rsidR="006776ED">
        <w:t xml:space="preserve">possibilities. </w:t>
      </w:r>
      <w:r w:rsidR="00434DB2">
        <w:t xml:space="preserve">In this report, I will run with the latter possibility, </w:t>
      </w:r>
      <w:r w:rsidR="00DD059C">
        <w:t>that i</w:t>
      </w:r>
      <w:r w:rsidRPr="00687F03">
        <w:t>nput shapes which</w:t>
      </w:r>
      <w:r w:rsidR="00DD059C">
        <w:t xml:space="preserve"> construal to use</w:t>
      </w:r>
      <w:r w:rsidRPr="00687F03">
        <w:t xml:space="preserve">, although certain types of language might have default modes of interpretation. </w:t>
      </w:r>
    </w:p>
    <w:p w14:paraId="082B792F" w14:textId="28B9BCBE" w:rsidR="00687F03" w:rsidRDefault="00687F0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97548C2"/>
    <w:multiLevelType w:val="hybridMultilevel"/>
    <w:tmpl w:val="098A3756"/>
    <w:lvl w:ilvl="0" w:tplc="2FD4307C">
      <w:start w:val="1"/>
      <w:numFmt w:val="bullet"/>
      <w:lvlText w:val="-"/>
      <w:lvlJc w:val="left"/>
      <w:pPr>
        <w:tabs>
          <w:tab w:val="num" w:pos="720"/>
        </w:tabs>
        <w:ind w:left="720" w:hanging="360"/>
      </w:pPr>
      <w:rPr>
        <w:rFonts w:ascii="Times New Roman" w:hAnsi="Times New Roman" w:hint="default"/>
      </w:rPr>
    </w:lvl>
    <w:lvl w:ilvl="1" w:tplc="779C2FB2" w:tentative="1">
      <w:start w:val="1"/>
      <w:numFmt w:val="bullet"/>
      <w:lvlText w:val="-"/>
      <w:lvlJc w:val="left"/>
      <w:pPr>
        <w:tabs>
          <w:tab w:val="num" w:pos="1440"/>
        </w:tabs>
        <w:ind w:left="1440" w:hanging="360"/>
      </w:pPr>
      <w:rPr>
        <w:rFonts w:ascii="Times New Roman" w:hAnsi="Times New Roman" w:hint="default"/>
      </w:rPr>
    </w:lvl>
    <w:lvl w:ilvl="2" w:tplc="3102888E" w:tentative="1">
      <w:start w:val="1"/>
      <w:numFmt w:val="bullet"/>
      <w:lvlText w:val="-"/>
      <w:lvlJc w:val="left"/>
      <w:pPr>
        <w:tabs>
          <w:tab w:val="num" w:pos="2160"/>
        </w:tabs>
        <w:ind w:left="2160" w:hanging="360"/>
      </w:pPr>
      <w:rPr>
        <w:rFonts w:ascii="Times New Roman" w:hAnsi="Times New Roman" w:hint="default"/>
      </w:rPr>
    </w:lvl>
    <w:lvl w:ilvl="3" w:tplc="14D0B6FA" w:tentative="1">
      <w:start w:val="1"/>
      <w:numFmt w:val="bullet"/>
      <w:lvlText w:val="-"/>
      <w:lvlJc w:val="left"/>
      <w:pPr>
        <w:tabs>
          <w:tab w:val="num" w:pos="2880"/>
        </w:tabs>
        <w:ind w:left="2880" w:hanging="360"/>
      </w:pPr>
      <w:rPr>
        <w:rFonts w:ascii="Times New Roman" w:hAnsi="Times New Roman" w:hint="default"/>
      </w:rPr>
    </w:lvl>
    <w:lvl w:ilvl="4" w:tplc="2C52A192" w:tentative="1">
      <w:start w:val="1"/>
      <w:numFmt w:val="bullet"/>
      <w:lvlText w:val="-"/>
      <w:lvlJc w:val="left"/>
      <w:pPr>
        <w:tabs>
          <w:tab w:val="num" w:pos="3600"/>
        </w:tabs>
        <w:ind w:left="3600" w:hanging="360"/>
      </w:pPr>
      <w:rPr>
        <w:rFonts w:ascii="Times New Roman" w:hAnsi="Times New Roman" w:hint="default"/>
      </w:rPr>
    </w:lvl>
    <w:lvl w:ilvl="5" w:tplc="D018CB44" w:tentative="1">
      <w:start w:val="1"/>
      <w:numFmt w:val="bullet"/>
      <w:lvlText w:val="-"/>
      <w:lvlJc w:val="left"/>
      <w:pPr>
        <w:tabs>
          <w:tab w:val="num" w:pos="4320"/>
        </w:tabs>
        <w:ind w:left="4320" w:hanging="360"/>
      </w:pPr>
      <w:rPr>
        <w:rFonts w:ascii="Times New Roman" w:hAnsi="Times New Roman" w:hint="default"/>
      </w:rPr>
    </w:lvl>
    <w:lvl w:ilvl="6" w:tplc="A33E344A" w:tentative="1">
      <w:start w:val="1"/>
      <w:numFmt w:val="bullet"/>
      <w:lvlText w:val="-"/>
      <w:lvlJc w:val="left"/>
      <w:pPr>
        <w:tabs>
          <w:tab w:val="num" w:pos="5040"/>
        </w:tabs>
        <w:ind w:left="5040" w:hanging="360"/>
      </w:pPr>
      <w:rPr>
        <w:rFonts w:ascii="Times New Roman" w:hAnsi="Times New Roman" w:hint="default"/>
      </w:rPr>
    </w:lvl>
    <w:lvl w:ilvl="7" w:tplc="68CE1862" w:tentative="1">
      <w:start w:val="1"/>
      <w:numFmt w:val="bullet"/>
      <w:lvlText w:val="-"/>
      <w:lvlJc w:val="left"/>
      <w:pPr>
        <w:tabs>
          <w:tab w:val="num" w:pos="5760"/>
        </w:tabs>
        <w:ind w:left="5760" w:hanging="360"/>
      </w:pPr>
      <w:rPr>
        <w:rFonts w:ascii="Times New Roman" w:hAnsi="Times New Roman" w:hint="default"/>
      </w:rPr>
    </w:lvl>
    <w:lvl w:ilvl="8" w:tplc="B3E012C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26C3B09"/>
    <w:multiLevelType w:val="hybridMultilevel"/>
    <w:tmpl w:val="F74CD2E2"/>
    <w:lvl w:ilvl="0" w:tplc="A34C1C3C">
      <w:start w:val="1"/>
      <w:numFmt w:val="bullet"/>
      <w:lvlText w:val="-"/>
      <w:lvlJc w:val="left"/>
      <w:pPr>
        <w:tabs>
          <w:tab w:val="num" w:pos="720"/>
        </w:tabs>
        <w:ind w:left="720" w:hanging="360"/>
      </w:pPr>
      <w:rPr>
        <w:rFonts w:ascii="Times New Roman" w:hAnsi="Times New Roman" w:hint="default"/>
      </w:rPr>
    </w:lvl>
    <w:lvl w:ilvl="1" w:tplc="834809F4" w:tentative="1">
      <w:start w:val="1"/>
      <w:numFmt w:val="bullet"/>
      <w:lvlText w:val="-"/>
      <w:lvlJc w:val="left"/>
      <w:pPr>
        <w:tabs>
          <w:tab w:val="num" w:pos="1440"/>
        </w:tabs>
        <w:ind w:left="1440" w:hanging="360"/>
      </w:pPr>
      <w:rPr>
        <w:rFonts w:ascii="Times New Roman" w:hAnsi="Times New Roman" w:hint="default"/>
      </w:rPr>
    </w:lvl>
    <w:lvl w:ilvl="2" w:tplc="58729DA8" w:tentative="1">
      <w:start w:val="1"/>
      <w:numFmt w:val="bullet"/>
      <w:lvlText w:val="-"/>
      <w:lvlJc w:val="left"/>
      <w:pPr>
        <w:tabs>
          <w:tab w:val="num" w:pos="2160"/>
        </w:tabs>
        <w:ind w:left="2160" w:hanging="360"/>
      </w:pPr>
      <w:rPr>
        <w:rFonts w:ascii="Times New Roman" w:hAnsi="Times New Roman" w:hint="default"/>
      </w:rPr>
    </w:lvl>
    <w:lvl w:ilvl="3" w:tplc="E032A1A4" w:tentative="1">
      <w:start w:val="1"/>
      <w:numFmt w:val="bullet"/>
      <w:lvlText w:val="-"/>
      <w:lvlJc w:val="left"/>
      <w:pPr>
        <w:tabs>
          <w:tab w:val="num" w:pos="2880"/>
        </w:tabs>
        <w:ind w:left="2880" w:hanging="360"/>
      </w:pPr>
      <w:rPr>
        <w:rFonts w:ascii="Times New Roman" w:hAnsi="Times New Roman" w:hint="default"/>
      </w:rPr>
    </w:lvl>
    <w:lvl w:ilvl="4" w:tplc="BD481932" w:tentative="1">
      <w:start w:val="1"/>
      <w:numFmt w:val="bullet"/>
      <w:lvlText w:val="-"/>
      <w:lvlJc w:val="left"/>
      <w:pPr>
        <w:tabs>
          <w:tab w:val="num" w:pos="3600"/>
        </w:tabs>
        <w:ind w:left="3600" w:hanging="360"/>
      </w:pPr>
      <w:rPr>
        <w:rFonts w:ascii="Times New Roman" w:hAnsi="Times New Roman" w:hint="default"/>
      </w:rPr>
    </w:lvl>
    <w:lvl w:ilvl="5" w:tplc="038ED718" w:tentative="1">
      <w:start w:val="1"/>
      <w:numFmt w:val="bullet"/>
      <w:lvlText w:val="-"/>
      <w:lvlJc w:val="left"/>
      <w:pPr>
        <w:tabs>
          <w:tab w:val="num" w:pos="4320"/>
        </w:tabs>
        <w:ind w:left="4320" w:hanging="360"/>
      </w:pPr>
      <w:rPr>
        <w:rFonts w:ascii="Times New Roman" w:hAnsi="Times New Roman" w:hint="default"/>
      </w:rPr>
    </w:lvl>
    <w:lvl w:ilvl="6" w:tplc="4740DF60" w:tentative="1">
      <w:start w:val="1"/>
      <w:numFmt w:val="bullet"/>
      <w:lvlText w:val="-"/>
      <w:lvlJc w:val="left"/>
      <w:pPr>
        <w:tabs>
          <w:tab w:val="num" w:pos="5040"/>
        </w:tabs>
        <w:ind w:left="5040" w:hanging="360"/>
      </w:pPr>
      <w:rPr>
        <w:rFonts w:ascii="Times New Roman" w:hAnsi="Times New Roman" w:hint="default"/>
      </w:rPr>
    </w:lvl>
    <w:lvl w:ilvl="7" w:tplc="0972D3C8" w:tentative="1">
      <w:start w:val="1"/>
      <w:numFmt w:val="bullet"/>
      <w:lvlText w:val="-"/>
      <w:lvlJc w:val="left"/>
      <w:pPr>
        <w:tabs>
          <w:tab w:val="num" w:pos="5760"/>
        </w:tabs>
        <w:ind w:left="5760" w:hanging="360"/>
      </w:pPr>
      <w:rPr>
        <w:rFonts w:ascii="Times New Roman" w:hAnsi="Times New Roman" w:hint="default"/>
      </w:rPr>
    </w:lvl>
    <w:lvl w:ilvl="8" w:tplc="154C7CF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2" w15:restartNumberingAfterBreak="0">
    <w:nsid w:val="763E7979"/>
    <w:multiLevelType w:val="hybridMultilevel"/>
    <w:tmpl w:val="EB04AE7A"/>
    <w:lvl w:ilvl="0" w:tplc="03EE1480">
      <w:start w:val="1"/>
      <w:numFmt w:val="bullet"/>
      <w:lvlText w:val="-"/>
      <w:lvlJc w:val="left"/>
      <w:pPr>
        <w:tabs>
          <w:tab w:val="num" w:pos="720"/>
        </w:tabs>
        <w:ind w:left="720" w:hanging="360"/>
      </w:pPr>
      <w:rPr>
        <w:rFonts w:ascii="Times New Roman" w:hAnsi="Times New Roman" w:hint="default"/>
      </w:rPr>
    </w:lvl>
    <w:lvl w:ilvl="1" w:tplc="F5E2A7EE" w:tentative="1">
      <w:start w:val="1"/>
      <w:numFmt w:val="bullet"/>
      <w:lvlText w:val="-"/>
      <w:lvlJc w:val="left"/>
      <w:pPr>
        <w:tabs>
          <w:tab w:val="num" w:pos="1440"/>
        </w:tabs>
        <w:ind w:left="1440" w:hanging="360"/>
      </w:pPr>
      <w:rPr>
        <w:rFonts w:ascii="Times New Roman" w:hAnsi="Times New Roman" w:hint="default"/>
      </w:rPr>
    </w:lvl>
    <w:lvl w:ilvl="2" w:tplc="E06E5922" w:tentative="1">
      <w:start w:val="1"/>
      <w:numFmt w:val="bullet"/>
      <w:lvlText w:val="-"/>
      <w:lvlJc w:val="left"/>
      <w:pPr>
        <w:tabs>
          <w:tab w:val="num" w:pos="2160"/>
        </w:tabs>
        <w:ind w:left="2160" w:hanging="360"/>
      </w:pPr>
      <w:rPr>
        <w:rFonts w:ascii="Times New Roman" w:hAnsi="Times New Roman" w:hint="default"/>
      </w:rPr>
    </w:lvl>
    <w:lvl w:ilvl="3" w:tplc="F23A4AEA" w:tentative="1">
      <w:start w:val="1"/>
      <w:numFmt w:val="bullet"/>
      <w:lvlText w:val="-"/>
      <w:lvlJc w:val="left"/>
      <w:pPr>
        <w:tabs>
          <w:tab w:val="num" w:pos="2880"/>
        </w:tabs>
        <w:ind w:left="2880" w:hanging="360"/>
      </w:pPr>
      <w:rPr>
        <w:rFonts w:ascii="Times New Roman" w:hAnsi="Times New Roman" w:hint="default"/>
      </w:rPr>
    </w:lvl>
    <w:lvl w:ilvl="4" w:tplc="5C00E7CC" w:tentative="1">
      <w:start w:val="1"/>
      <w:numFmt w:val="bullet"/>
      <w:lvlText w:val="-"/>
      <w:lvlJc w:val="left"/>
      <w:pPr>
        <w:tabs>
          <w:tab w:val="num" w:pos="3600"/>
        </w:tabs>
        <w:ind w:left="3600" w:hanging="360"/>
      </w:pPr>
      <w:rPr>
        <w:rFonts w:ascii="Times New Roman" w:hAnsi="Times New Roman" w:hint="default"/>
      </w:rPr>
    </w:lvl>
    <w:lvl w:ilvl="5" w:tplc="1F7E9066" w:tentative="1">
      <w:start w:val="1"/>
      <w:numFmt w:val="bullet"/>
      <w:lvlText w:val="-"/>
      <w:lvlJc w:val="left"/>
      <w:pPr>
        <w:tabs>
          <w:tab w:val="num" w:pos="4320"/>
        </w:tabs>
        <w:ind w:left="4320" w:hanging="360"/>
      </w:pPr>
      <w:rPr>
        <w:rFonts w:ascii="Times New Roman" w:hAnsi="Times New Roman" w:hint="default"/>
      </w:rPr>
    </w:lvl>
    <w:lvl w:ilvl="6" w:tplc="37CAD3B2" w:tentative="1">
      <w:start w:val="1"/>
      <w:numFmt w:val="bullet"/>
      <w:lvlText w:val="-"/>
      <w:lvlJc w:val="left"/>
      <w:pPr>
        <w:tabs>
          <w:tab w:val="num" w:pos="5040"/>
        </w:tabs>
        <w:ind w:left="5040" w:hanging="360"/>
      </w:pPr>
      <w:rPr>
        <w:rFonts w:ascii="Times New Roman" w:hAnsi="Times New Roman" w:hint="default"/>
      </w:rPr>
    </w:lvl>
    <w:lvl w:ilvl="7" w:tplc="07407A18" w:tentative="1">
      <w:start w:val="1"/>
      <w:numFmt w:val="bullet"/>
      <w:lvlText w:val="-"/>
      <w:lvlJc w:val="left"/>
      <w:pPr>
        <w:tabs>
          <w:tab w:val="num" w:pos="5760"/>
        </w:tabs>
        <w:ind w:left="5760" w:hanging="360"/>
      </w:pPr>
      <w:rPr>
        <w:rFonts w:ascii="Times New Roman" w:hAnsi="Times New Roman" w:hint="default"/>
      </w:rPr>
    </w:lvl>
    <w:lvl w:ilvl="8" w:tplc="70C21E3C"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7BC7597A"/>
    <w:multiLevelType w:val="hybridMultilevel"/>
    <w:tmpl w:val="EF54FAD0"/>
    <w:lvl w:ilvl="0" w:tplc="81169502">
      <w:start w:val="1"/>
      <w:numFmt w:val="bullet"/>
      <w:lvlText w:val="-"/>
      <w:lvlJc w:val="left"/>
      <w:pPr>
        <w:tabs>
          <w:tab w:val="num" w:pos="720"/>
        </w:tabs>
        <w:ind w:left="720" w:hanging="360"/>
      </w:pPr>
      <w:rPr>
        <w:rFonts w:ascii="Times New Roman" w:hAnsi="Times New Roman" w:hint="default"/>
      </w:rPr>
    </w:lvl>
    <w:lvl w:ilvl="1" w:tplc="068A2924" w:tentative="1">
      <w:start w:val="1"/>
      <w:numFmt w:val="bullet"/>
      <w:lvlText w:val="-"/>
      <w:lvlJc w:val="left"/>
      <w:pPr>
        <w:tabs>
          <w:tab w:val="num" w:pos="1440"/>
        </w:tabs>
        <w:ind w:left="1440" w:hanging="360"/>
      </w:pPr>
      <w:rPr>
        <w:rFonts w:ascii="Times New Roman" w:hAnsi="Times New Roman" w:hint="default"/>
      </w:rPr>
    </w:lvl>
    <w:lvl w:ilvl="2" w:tplc="BB60F45C" w:tentative="1">
      <w:start w:val="1"/>
      <w:numFmt w:val="bullet"/>
      <w:lvlText w:val="-"/>
      <w:lvlJc w:val="left"/>
      <w:pPr>
        <w:tabs>
          <w:tab w:val="num" w:pos="2160"/>
        </w:tabs>
        <w:ind w:left="2160" w:hanging="360"/>
      </w:pPr>
      <w:rPr>
        <w:rFonts w:ascii="Times New Roman" w:hAnsi="Times New Roman" w:hint="default"/>
      </w:rPr>
    </w:lvl>
    <w:lvl w:ilvl="3" w:tplc="2B8ACBBA" w:tentative="1">
      <w:start w:val="1"/>
      <w:numFmt w:val="bullet"/>
      <w:lvlText w:val="-"/>
      <w:lvlJc w:val="left"/>
      <w:pPr>
        <w:tabs>
          <w:tab w:val="num" w:pos="2880"/>
        </w:tabs>
        <w:ind w:left="2880" w:hanging="360"/>
      </w:pPr>
      <w:rPr>
        <w:rFonts w:ascii="Times New Roman" w:hAnsi="Times New Roman" w:hint="default"/>
      </w:rPr>
    </w:lvl>
    <w:lvl w:ilvl="4" w:tplc="538CA488" w:tentative="1">
      <w:start w:val="1"/>
      <w:numFmt w:val="bullet"/>
      <w:lvlText w:val="-"/>
      <w:lvlJc w:val="left"/>
      <w:pPr>
        <w:tabs>
          <w:tab w:val="num" w:pos="3600"/>
        </w:tabs>
        <w:ind w:left="3600" w:hanging="360"/>
      </w:pPr>
      <w:rPr>
        <w:rFonts w:ascii="Times New Roman" w:hAnsi="Times New Roman" w:hint="default"/>
      </w:rPr>
    </w:lvl>
    <w:lvl w:ilvl="5" w:tplc="8000EE40" w:tentative="1">
      <w:start w:val="1"/>
      <w:numFmt w:val="bullet"/>
      <w:lvlText w:val="-"/>
      <w:lvlJc w:val="left"/>
      <w:pPr>
        <w:tabs>
          <w:tab w:val="num" w:pos="4320"/>
        </w:tabs>
        <w:ind w:left="4320" w:hanging="360"/>
      </w:pPr>
      <w:rPr>
        <w:rFonts w:ascii="Times New Roman" w:hAnsi="Times New Roman" w:hint="default"/>
      </w:rPr>
    </w:lvl>
    <w:lvl w:ilvl="6" w:tplc="D026C21A" w:tentative="1">
      <w:start w:val="1"/>
      <w:numFmt w:val="bullet"/>
      <w:lvlText w:val="-"/>
      <w:lvlJc w:val="left"/>
      <w:pPr>
        <w:tabs>
          <w:tab w:val="num" w:pos="5040"/>
        </w:tabs>
        <w:ind w:left="5040" w:hanging="360"/>
      </w:pPr>
      <w:rPr>
        <w:rFonts w:ascii="Times New Roman" w:hAnsi="Times New Roman" w:hint="default"/>
      </w:rPr>
    </w:lvl>
    <w:lvl w:ilvl="7" w:tplc="DCFAF728" w:tentative="1">
      <w:start w:val="1"/>
      <w:numFmt w:val="bullet"/>
      <w:lvlText w:val="-"/>
      <w:lvlJc w:val="left"/>
      <w:pPr>
        <w:tabs>
          <w:tab w:val="num" w:pos="5760"/>
        </w:tabs>
        <w:ind w:left="5760" w:hanging="360"/>
      </w:pPr>
      <w:rPr>
        <w:rFonts w:ascii="Times New Roman" w:hAnsi="Times New Roman" w:hint="default"/>
      </w:rPr>
    </w:lvl>
    <w:lvl w:ilvl="8" w:tplc="56A45B54"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7CBC7BEF"/>
    <w:multiLevelType w:val="hybridMultilevel"/>
    <w:tmpl w:val="B4606A2A"/>
    <w:lvl w:ilvl="0" w:tplc="27C8A8FE">
      <w:start w:val="1"/>
      <w:numFmt w:val="bullet"/>
      <w:lvlText w:val="-"/>
      <w:lvlJc w:val="left"/>
      <w:pPr>
        <w:tabs>
          <w:tab w:val="num" w:pos="720"/>
        </w:tabs>
        <w:ind w:left="720" w:hanging="360"/>
      </w:pPr>
      <w:rPr>
        <w:rFonts w:ascii="Times New Roman" w:hAnsi="Times New Roman" w:hint="default"/>
      </w:rPr>
    </w:lvl>
    <w:lvl w:ilvl="1" w:tplc="CA48C486" w:tentative="1">
      <w:start w:val="1"/>
      <w:numFmt w:val="bullet"/>
      <w:lvlText w:val="-"/>
      <w:lvlJc w:val="left"/>
      <w:pPr>
        <w:tabs>
          <w:tab w:val="num" w:pos="1440"/>
        </w:tabs>
        <w:ind w:left="1440" w:hanging="360"/>
      </w:pPr>
      <w:rPr>
        <w:rFonts w:ascii="Times New Roman" w:hAnsi="Times New Roman" w:hint="default"/>
      </w:rPr>
    </w:lvl>
    <w:lvl w:ilvl="2" w:tplc="DE061A98" w:tentative="1">
      <w:start w:val="1"/>
      <w:numFmt w:val="bullet"/>
      <w:lvlText w:val="-"/>
      <w:lvlJc w:val="left"/>
      <w:pPr>
        <w:tabs>
          <w:tab w:val="num" w:pos="2160"/>
        </w:tabs>
        <w:ind w:left="2160" w:hanging="360"/>
      </w:pPr>
      <w:rPr>
        <w:rFonts w:ascii="Times New Roman" w:hAnsi="Times New Roman" w:hint="default"/>
      </w:rPr>
    </w:lvl>
    <w:lvl w:ilvl="3" w:tplc="B3C4096C" w:tentative="1">
      <w:start w:val="1"/>
      <w:numFmt w:val="bullet"/>
      <w:lvlText w:val="-"/>
      <w:lvlJc w:val="left"/>
      <w:pPr>
        <w:tabs>
          <w:tab w:val="num" w:pos="2880"/>
        </w:tabs>
        <w:ind w:left="2880" w:hanging="360"/>
      </w:pPr>
      <w:rPr>
        <w:rFonts w:ascii="Times New Roman" w:hAnsi="Times New Roman" w:hint="default"/>
      </w:rPr>
    </w:lvl>
    <w:lvl w:ilvl="4" w:tplc="BAB092EE" w:tentative="1">
      <w:start w:val="1"/>
      <w:numFmt w:val="bullet"/>
      <w:lvlText w:val="-"/>
      <w:lvlJc w:val="left"/>
      <w:pPr>
        <w:tabs>
          <w:tab w:val="num" w:pos="3600"/>
        </w:tabs>
        <w:ind w:left="3600" w:hanging="360"/>
      </w:pPr>
      <w:rPr>
        <w:rFonts w:ascii="Times New Roman" w:hAnsi="Times New Roman" w:hint="default"/>
      </w:rPr>
    </w:lvl>
    <w:lvl w:ilvl="5" w:tplc="33720E62" w:tentative="1">
      <w:start w:val="1"/>
      <w:numFmt w:val="bullet"/>
      <w:lvlText w:val="-"/>
      <w:lvlJc w:val="left"/>
      <w:pPr>
        <w:tabs>
          <w:tab w:val="num" w:pos="4320"/>
        </w:tabs>
        <w:ind w:left="4320" w:hanging="360"/>
      </w:pPr>
      <w:rPr>
        <w:rFonts w:ascii="Times New Roman" w:hAnsi="Times New Roman" w:hint="default"/>
      </w:rPr>
    </w:lvl>
    <w:lvl w:ilvl="6" w:tplc="1EACEE04" w:tentative="1">
      <w:start w:val="1"/>
      <w:numFmt w:val="bullet"/>
      <w:lvlText w:val="-"/>
      <w:lvlJc w:val="left"/>
      <w:pPr>
        <w:tabs>
          <w:tab w:val="num" w:pos="5040"/>
        </w:tabs>
        <w:ind w:left="5040" w:hanging="360"/>
      </w:pPr>
      <w:rPr>
        <w:rFonts w:ascii="Times New Roman" w:hAnsi="Times New Roman" w:hint="default"/>
      </w:rPr>
    </w:lvl>
    <w:lvl w:ilvl="7" w:tplc="BC8257E8" w:tentative="1">
      <w:start w:val="1"/>
      <w:numFmt w:val="bullet"/>
      <w:lvlText w:val="-"/>
      <w:lvlJc w:val="left"/>
      <w:pPr>
        <w:tabs>
          <w:tab w:val="num" w:pos="5760"/>
        </w:tabs>
        <w:ind w:left="5760" w:hanging="360"/>
      </w:pPr>
      <w:rPr>
        <w:rFonts w:ascii="Times New Roman" w:hAnsi="Times New Roman" w:hint="default"/>
      </w:rPr>
    </w:lvl>
    <w:lvl w:ilvl="8" w:tplc="E786AEA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1"/>
  </w:num>
  <w:num w:numId="3">
    <w:abstractNumId w:val="7"/>
  </w:num>
  <w:num w:numId="4">
    <w:abstractNumId w:val="3"/>
  </w:num>
  <w:num w:numId="5">
    <w:abstractNumId w:val="9"/>
  </w:num>
  <w:num w:numId="6">
    <w:abstractNumId w:val="5"/>
  </w:num>
  <w:num w:numId="7">
    <w:abstractNumId w:val="15"/>
  </w:num>
  <w:num w:numId="8">
    <w:abstractNumId w:val="10"/>
  </w:num>
  <w:num w:numId="9">
    <w:abstractNumId w:val="11"/>
  </w:num>
  <w:num w:numId="10">
    <w:abstractNumId w:val="6"/>
  </w:num>
  <w:num w:numId="11">
    <w:abstractNumId w:val="0"/>
  </w:num>
  <w:num w:numId="12">
    <w:abstractNumId w:val="2"/>
  </w:num>
  <w:num w:numId="13">
    <w:abstractNumId w:val="12"/>
  </w:num>
  <w:num w:numId="14">
    <w:abstractNumId w:val="4"/>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C53"/>
    <w:rsid w:val="000005F0"/>
    <w:rsid w:val="000015AA"/>
    <w:rsid w:val="000023DF"/>
    <w:rsid w:val="00002DAA"/>
    <w:rsid w:val="00003700"/>
    <w:rsid w:val="000052CD"/>
    <w:rsid w:val="000054C8"/>
    <w:rsid w:val="00006339"/>
    <w:rsid w:val="00010A7F"/>
    <w:rsid w:val="000120FC"/>
    <w:rsid w:val="00012592"/>
    <w:rsid w:val="00012733"/>
    <w:rsid w:val="0001317D"/>
    <w:rsid w:val="0001439F"/>
    <w:rsid w:val="00017C00"/>
    <w:rsid w:val="00021B44"/>
    <w:rsid w:val="00021C5C"/>
    <w:rsid w:val="00022E79"/>
    <w:rsid w:val="0002577D"/>
    <w:rsid w:val="00025A51"/>
    <w:rsid w:val="000322C0"/>
    <w:rsid w:val="00032335"/>
    <w:rsid w:val="00032668"/>
    <w:rsid w:val="000337AF"/>
    <w:rsid w:val="00035D31"/>
    <w:rsid w:val="0003691E"/>
    <w:rsid w:val="0004061D"/>
    <w:rsid w:val="00041E15"/>
    <w:rsid w:val="00041F5C"/>
    <w:rsid w:val="00042D61"/>
    <w:rsid w:val="00042E66"/>
    <w:rsid w:val="00043297"/>
    <w:rsid w:val="00043442"/>
    <w:rsid w:val="00044F60"/>
    <w:rsid w:val="00047198"/>
    <w:rsid w:val="000510E1"/>
    <w:rsid w:val="000518EC"/>
    <w:rsid w:val="00051A2C"/>
    <w:rsid w:val="0005325F"/>
    <w:rsid w:val="00055848"/>
    <w:rsid w:val="0005584F"/>
    <w:rsid w:val="00056DCF"/>
    <w:rsid w:val="000608E9"/>
    <w:rsid w:val="00062474"/>
    <w:rsid w:val="00063805"/>
    <w:rsid w:val="00063C36"/>
    <w:rsid w:val="000657C1"/>
    <w:rsid w:val="00067ABF"/>
    <w:rsid w:val="00070ACC"/>
    <w:rsid w:val="00070DB0"/>
    <w:rsid w:val="00071254"/>
    <w:rsid w:val="00072136"/>
    <w:rsid w:val="00073220"/>
    <w:rsid w:val="0007384B"/>
    <w:rsid w:val="00073EC0"/>
    <w:rsid w:val="00074B8E"/>
    <w:rsid w:val="00076046"/>
    <w:rsid w:val="00080573"/>
    <w:rsid w:val="00081056"/>
    <w:rsid w:val="00081F45"/>
    <w:rsid w:val="000821C4"/>
    <w:rsid w:val="0008296B"/>
    <w:rsid w:val="000842C0"/>
    <w:rsid w:val="000844FC"/>
    <w:rsid w:val="00084801"/>
    <w:rsid w:val="000860DE"/>
    <w:rsid w:val="0008620C"/>
    <w:rsid w:val="00087D3C"/>
    <w:rsid w:val="00087F1A"/>
    <w:rsid w:val="0009020E"/>
    <w:rsid w:val="00090A2A"/>
    <w:rsid w:val="00090F14"/>
    <w:rsid w:val="00091077"/>
    <w:rsid w:val="00091F2C"/>
    <w:rsid w:val="00093103"/>
    <w:rsid w:val="00093242"/>
    <w:rsid w:val="0009499B"/>
    <w:rsid w:val="00095723"/>
    <w:rsid w:val="00095DEE"/>
    <w:rsid w:val="00096F40"/>
    <w:rsid w:val="000A00E0"/>
    <w:rsid w:val="000A10AE"/>
    <w:rsid w:val="000A10EA"/>
    <w:rsid w:val="000A2508"/>
    <w:rsid w:val="000A35A5"/>
    <w:rsid w:val="000A4084"/>
    <w:rsid w:val="000A417A"/>
    <w:rsid w:val="000A6034"/>
    <w:rsid w:val="000A70BD"/>
    <w:rsid w:val="000A7C43"/>
    <w:rsid w:val="000B04DB"/>
    <w:rsid w:val="000B0B6E"/>
    <w:rsid w:val="000B0E59"/>
    <w:rsid w:val="000B2912"/>
    <w:rsid w:val="000B5494"/>
    <w:rsid w:val="000B5B9E"/>
    <w:rsid w:val="000B6B8E"/>
    <w:rsid w:val="000C2A01"/>
    <w:rsid w:val="000C4A71"/>
    <w:rsid w:val="000D006A"/>
    <w:rsid w:val="000D0384"/>
    <w:rsid w:val="000D0A96"/>
    <w:rsid w:val="000D125C"/>
    <w:rsid w:val="000D21A7"/>
    <w:rsid w:val="000D2C24"/>
    <w:rsid w:val="000D3641"/>
    <w:rsid w:val="000D66C9"/>
    <w:rsid w:val="000D7ED1"/>
    <w:rsid w:val="000E0876"/>
    <w:rsid w:val="000E1AB2"/>
    <w:rsid w:val="000E205E"/>
    <w:rsid w:val="000E2D3C"/>
    <w:rsid w:val="000E4513"/>
    <w:rsid w:val="000E47C4"/>
    <w:rsid w:val="000E651E"/>
    <w:rsid w:val="000E79A7"/>
    <w:rsid w:val="000F0B5C"/>
    <w:rsid w:val="000F2729"/>
    <w:rsid w:val="000F574D"/>
    <w:rsid w:val="000F65BE"/>
    <w:rsid w:val="001020AD"/>
    <w:rsid w:val="00106C8C"/>
    <w:rsid w:val="0011025A"/>
    <w:rsid w:val="0011095B"/>
    <w:rsid w:val="0011148C"/>
    <w:rsid w:val="0011275C"/>
    <w:rsid w:val="00114275"/>
    <w:rsid w:val="00114903"/>
    <w:rsid w:val="00114A13"/>
    <w:rsid w:val="0011512F"/>
    <w:rsid w:val="001162E8"/>
    <w:rsid w:val="00116A9C"/>
    <w:rsid w:val="00116C6F"/>
    <w:rsid w:val="00116E3F"/>
    <w:rsid w:val="001179DD"/>
    <w:rsid w:val="00117A19"/>
    <w:rsid w:val="00120294"/>
    <w:rsid w:val="00122AE7"/>
    <w:rsid w:val="00123354"/>
    <w:rsid w:val="0012361E"/>
    <w:rsid w:val="0012711A"/>
    <w:rsid w:val="001277BE"/>
    <w:rsid w:val="00131049"/>
    <w:rsid w:val="00131A01"/>
    <w:rsid w:val="00132865"/>
    <w:rsid w:val="00132CC9"/>
    <w:rsid w:val="00133D07"/>
    <w:rsid w:val="00134665"/>
    <w:rsid w:val="0013541D"/>
    <w:rsid w:val="00136376"/>
    <w:rsid w:val="0013668F"/>
    <w:rsid w:val="00136E28"/>
    <w:rsid w:val="00136F0D"/>
    <w:rsid w:val="00140CB3"/>
    <w:rsid w:val="00141127"/>
    <w:rsid w:val="00141208"/>
    <w:rsid w:val="00142759"/>
    <w:rsid w:val="001444D8"/>
    <w:rsid w:val="00144DAA"/>
    <w:rsid w:val="00146435"/>
    <w:rsid w:val="001466C2"/>
    <w:rsid w:val="00147944"/>
    <w:rsid w:val="001505CF"/>
    <w:rsid w:val="0015073E"/>
    <w:rsid w:val="00151CED"/>
    <w:rsid w:val="00152119"/>
    <w:rsid w:val="001522B3"/>
    <w:rsid w:val="0015486E"/>
    <w:rsid w:val="00154C53"/>
    <w:rsid w:val="00160150"/>
    <w:rsid w:val="001603B7"/>
    <w:rsid w:val="00160EDC"/>
    <w:rsid w:val="00161546"/>
    <w:rsid w:val="00161C7C"/>
    <w:rsid w:val="00161F11"/>
    <w:rsid w:val="00163131"/>
    <w:rsid w:val="00163E75"/>
    <w:rsid w:val="001646A0"/>
    <w:rsid w:val="001655B6"/>
    <w:rsid w:val="001656A7"/>
    <w:rsid w:val="00165EEF"/>
    <w:rsid w:val="001661F2"/>
    <w:rsid w:val="00167795"/>
    <w:rsid w:val="00167A2C"/>
    <w:rsid w:val="001705DB"/>
    <w:rsid w:val="00171CE3"/>
    <w:rsid w:val="0017238D"/>
    <w:rsid w:val="00172FC0"/>
    <w:rsid w:val="00173AA4"/>
    <w:rsid w:val="00173F80"/>
    <w:rsid w:val="00174DE0"/>
    <w:rsid w:val="001758E6"/>
    <w:rsid w:val="00180DB2"/>
    <w:rsid w:val="0018469B"/>
    <w:rsid w:val="00184EAA"/>
    <w:rsid w:val="0018668E"/>
    <w:rsid w:val="00187326"/>
    <w:rsid w:val="001879C2"/>
    <w:rsid w:val="0019302D"/>
    <w:rsid w:val="00193AD3"/>
    <w:rsid w:val="00194F53"/>
    <w:rsid w:val="0019583D"/>
    <w:rsid w:val="00195EBB"/>
    <w:rsid w:val="00196752"/>
    <w:rsid w:val="001967A7"/>
    <w:rsid w:val="00196E1F"/>
    <w:rsid w:val="001976DA"/>
    <w:rsid w:val="00197EAE"/>
    <w:rsid w:val="001A0AC0"/>
    <w:rsid w:val="001A0CF9"/>
    <w:rsid w:val="001A2543"/>
    <w:rsid w:val="001A28E7"/>
    <w:rsid w:val="001A2933"/>
    <w:rsid w:val="001A446C"/>
    <w:rsid w:val="001A6022"/>
    <w:rsid w:val="001A6617"/>
    <w:rsid w:val="001B1315"/>
    <w:rsid w:val="001B1B4F"/>
    <w:rsid w:val="001B2069"/>
    <w:rsid w:val="001B26AB"/>
    <w:rsid w:val="001B3915"/>
    <w:rsid w:val="001B3976"/>
    <w:rsid w:val="001B3FB5"/>
    <w:rsid w:val="001B5CCB"/>
    <w:rsid w:val="001B5D3D"/>
    <w:rsid w:val="001B66B8"/>
    <w:rsid w:val="001B6BBE"/>
    <w:rsid w:val="001C07FE"/>
    <w:rsid w:val="001C0A63"/>
    <w:rsid w:val="001C2E6F"/>
    <w:rsid w:val="001C5C9B"/>
    <w:rsid w:val="001C676C"/>
    <w:rsid w:val="001C7071"/>
    <w:rsid w:val="001D3B5C"/>
    <w:rsid w:val="001D3D57"/>
    <w:rsid w:val="001D4506"/>
    <w:rsid w:val="001D481B"/>
    <w:rsid w:val="001D7632"/>
    <w:rsid w:val="001E0291"/>
    <w:rsid w:val="001E0D35"/>
    <w:rsid w:val="001E20C0"/>
    <w:rsid w:val="001E2181"/>
    <w:rsid w:val="001E3B32"/>
    <w:rsid w:val="001E47F4"/>
    <w:rsid w:val="001E5EA8"/>
    <w:rsid w:val="001F0515"/>
    <w:rsid w:val="001F21C4"/>
    <w:rsid w:val="001F240D"/>
    <w:rsid w:val="001F2667"/>
    <w:rsid w:val="001F2A5F"/>
    <w:rsid w:val="001F3205"/>
    <w:rsid w:val="001F3835"/>
    <w:rsid w:val="001F3BC5"/>
    <w:rsid w:val="001F4219"/>
    <w:rsid w:val="001F47D3"/>
    <w:rsid w:val="001F5594"/>
    <w:rsid w:val="001F6306"/>
    <w:rsid w:val="001F63A6"/>
    <w:rsid w:val="001F7229"/>
    <w:rsid w:val="00200B46"/>
    <w:rsid w:val="00200FFE"/>
    <w:rsid w:val="00201B41"/>
    <w:rsid w:val="0020203A"/>
    <w:rsid w:val="002031BB"/>
    <w:rsid w:val="00204E2A"/>
    <w:rsid w:val="0020580E"/>
    <w:rsid w:val="00206866"/>
    <w:rsid w:val="00210F2A"/>
    <w:rsid w:val="00211EFD"/>
    <w:rsid w:val="0021339A"/>
    <w:rsid w:val="0021357E"/>
    <w:rsid w:val="00214246"/>
    <w:rsid w:val="002157A5"/>
    <w:rsid w:val="00215EE7"/>
    <w:rsid w:val="002162B9"/>
    <w:rsid w:val="00220321"/>
    <w:rsid w:val="00222189"/>
    <w:rsid w:val="00223197"/>
    <w:rsid w:val="00227465"/>
    <w:rsid w:val="002308F3"/>
    <w:rsid w:val="00230B49"/>
    <w:rsid w:val="0023146F"/>
    <w:rsid w:val="00233A04"/>
    <w:rsid w:val="00234389"/>
    <w:rsid w:val="00234652"/>
    <w:rsid w:val="00236D94"/>
    <w:rsid w:val="00237286"/>
    <w:rsid w:val="00243D16"/>
    <w:rsid w:val="0024454E"/>
    <w:rsid w:val="00247088"/>
    <w:rsid w:val="00247110"/>
    <w:rsid w:val="0025118A"/>
    <w:rsid w:val="002517E4"/>
    <w:rsid w:val="00251A28"/>
    <w:rsid w:val="00251B35"/>
    <w:rsid w:val="00252D29"/>
    <w:rsid w:val="00252E4C"/>
    <w:rsid w:val="00253073"/>
    <w:rsid w:val="00253A0E"/>
    <w:rsid w:val="002542AC"/>
    <w:rsid w:val="002554FB"/>
    <w:rsid w:val="002563F5"/>
    <w:rsid w:val="00256E96"/>
    <w:rsid w:val="002572BD"/>
    <w:rsid w:val="00257B20"/>
    <w:rsid w:val="00261611"/>
    <w:rsid w:val="00262239"/>
    <w:rsid w:val="002632D8"/>
    <w:rsid w:val="002657A4"/>
    <w:rsid w:val="0027162E"/>
    <w:rsid w:val="00272EB3"/>
    <w:rsid w:val="002750E1"/>
    <w:rsid w:val="00275702"/>
    <w:rsid w:val="002767A1"/>
    <w:rsid w:val="00277415"/>
    <w:rsid w:val="00280F6D"/>
    <w:rsid w:val="00280FC4"/>
    <w:rsid w:val="002819A8"/>
    <w:rsid w:val="00281C32"/>
    <w:rsid w:val="00286192"/>
    <w:rsid w:val="00286502"/>
    <w:rsid w:val="00286909"/>
    <w:rsid w:val="0028767B"/>
    <w:rsid w:val="002878EB"/>
    <w:rsid w:val="00290C04"/>
    <w:rsid w:val="00290D8C"/>
    <w:rsid w:val="00293BBB"/>
    <w:rsid w:val="00295141"/>
    <w:rsid w:val="00295747"/>
    <w:rsid w:val="002A04DA"/>
    <w:rsid w:val="002A07E7"/>
    <w:rsid w:val="002A0F88"/>
    <w:rsid w:val="002A1644"/>
    <w:rsid w:val="002A1E21"/>
    <w:rsid w:val="002A2728"/>
    <w:rsid w:val="002A33A7"/>
    <w:rsid w:val="002A366E"/>
    <w:rsid w:val="002A4001"/>
    <w:rsid w:val="002A44A6"/>
    <w:rsid w:val="002A44B2"/>
    <w:rsid w:val="002A46C1"/>
    <w:rsid w:val="002A56F6"/>
    <w:rsid w:val="002A5EC7"/>
    <w:rsid w:val="002A6A17"/>
    <w:rsid w:val="002A6F70"/>
    <w:rsid w:val="002A7720"/>
    <w:rsid w:val="002B1DCA"/>
    <w:rsid w:val="002B452C"/>
    <w:rsid w:val="002B47FD"/>
    <w:rsid w:val="002B4979"/>
    <w:rsid w:val="002B5771"/>
    <w:rsid w:val="002B628D"/>
    <w:rsid w:val="002B6E9A"/>
    <w:rsid w:val="002C0231"/>
    <w:rsid w:val="002C0739"/>
    <w:rsid w:val="002C2323"/>
    <w:rsid w:val="002C273D"/>
    <w:rsid w:val="002C3B51"/>
    <w:rsid w:val="002C643D"/>
    <w:rsid w:val="002D0C90"/>
    <w:rsid w:val="002D0EF3"/>
    <w:rsid w:val="002D0F7C"/>
    <w:rsid w:val="002D2205"/>
    <w:rsid w:val="002D2B34"/>
    <w:rsid w:val="002D2F9E"/>
    <w:rsid w:val="002D389D"/>
    <w:rsid w:val="002D3D86"/>
    <w:rsid w:val="002D4C9E"/>
    <w:rsid w:val="002E0795"/>
    <w:rsid w:val="002E0C50"/>
    <w:rsid w:val="002E204A"/>
    <w:rsid w:val="002E3048"/>
    <w:rsid w:val="002E3F0B"/>
    <w:rsid w:val="002E4676"/>
    <w:rsid w:val="002E4845"/>
    <w:rsid w:val="002E58DE"/>
    <w:rsid w:val="002E66DC"/>
    <w:rsid w:val="002E75C9"/>
    <w:rsid w:val="002E793A"/>
    <w:rsid w:val="002E7F10"/>
    <w:rsid w:val="002F1003"/>
    <w:rsid w:val="002F2A7D"/>
    <w:rsid w:val="002F2AB2"/>
    <w:rsid w:val="002F3D83"/>
    <w:rsid w:val="002F43F8"/>
    <w:rsid w:val="002F4689"/>
    <w:rsid w:val="002F4BEC"/>
    <w:rsid w:val="002F51D9"/>
    <w:rsid w:val="002F6070"/>
    <w:rsid w:val="002F6CAA"/>
    <w:rsid w:val="002F6CFA"/>
    <w:rsid w:val="002F7BC7"/>
    <w:rsid w:val="003003BE"/>
    <w:rsid w:val="00300B1E"/>
    <w:rsid w:val="0030195C"/>
    <w:rsid w:val="00302FCB"/>
    <w:rsid w:val="00304860"/>
    <w:rsid w:val="00305A90"/>
    <w:rsid w:val="003076D5"/>
    <w:rsid w:val="00307760"/>
    <w:rsid w:val="0031017D"/>
    <w:rsid w:val="00310224"/>
    <w:rsid w:val="0031100A"/>
    <w:rsid w:val="003121C1"/>
    <w:rsid w:val="003122E2"/>
    <w:rsid w:val="00317B60"/>
    <w:rsid w:val="00322564"/>
    <w:rsid w:val="00324064"/>
    <w:rsid w:val="0032435C"/>
    <w:rsid w:val="00324869"/>
    <w:rsid w:val="00324A40"/>
    <w:rsid w:val="0032604D"/>
    <w:rsid w:val="0032701C"/>
    <w:rsid w:val="0032734E"/>
    <w:rsid w:val="003308FE"/>
    <w:rsid w:val="00331870"/>
    <w:rsid w:val="00332AC6"/>
    <w:rsid w:val="0033356F"/>
    <w:rsid w:val="003342EC"/>
    <w:rsid w:val="00334A55"/>
    <w:rsid w:val="003357C1"/>
    <w:rsid w:val="00335B0A"/>
    <w:rsid w:val="00336B83"/>
    <w:rsid w:val="0033785D"/>
    <w:rsid w:val="00340ADC"/>
    <w:rsid w:val="003423CA"/>
    <w:rsid w:val="00345398"/>
    <w:rsid w:val="003453A6"/>
    <w:rsid w:val="00345F5A"/>
    <w:rsid w:val="00346AFB"/>
    <w:rsid w:val="00346C98"/>
    <w:rsid w:val="00347648"/>
    <w:rsid w:val="003506E4"/>
    <w:rsid w:val="00351B88"/>
    <w:rsid w:val="0035205D"/>
    <w:rsid w:val="003525D9"/>
    <w:rsid w:val="00352999"/>
    <w:rsid w:val="00357255"/>
    <w:rsid w:val="00357E3D"/>
    <w:rsid w:val="0036030C"/>
    <w:rsid w:val="00360A8C"/>
    <w:rsid w:val="00361F13"/>
    <w:rsid w:val="00361F7C"/>
    <w:rsid w:val="00362B6C"/>
    <w:rsid w:val="00363C6B"/>
    <w:rsid w:val="003672BD"/>
    <w:rsid w:val="003718E1"/>
    <w:rsid w:val="0037250A"/>
    <w:rsid w:val="00372DB6"/>
    <w:rsid w:val="0037695D"/>
    <w:rsid w:val="003770BC"/>
    <w:rsid w:val="00377D33"/>
    <w:rsid w:val="00377EF1"/>
    <w:rsid w:val="003802FC"/>
    <w:rsid w:val="00381F1F"/>
    <w:rsid w:val="003827B4"/>
    <w:rsid w:val="00382817"/>
    <w:rsid w:val="0038284C"/>
    <w:rsid w:val="0038362F"/>
    <w:rsid w:val="00383AA7"/>
    <w:rsid w:val="00384956"/>
    <w:rsid w:val="00384EB8"/>
    <w:rsid w:val="00385D16"/>
    <w:rsid w:val="00385EDB"/>
    <w:rsid w:val="00386085"/>
    <w:rsid w:val="00386AB4"/>
    <w:rsid w:val="0038702D"/>
    <w:rsid w:val="00392B42"/>
    <w:rsid w:val="00393D3A"/>
    <w:rsid w:val="003945E5"/>
    <w:rsid w:val="003960C7"/>
    <w:rsid w:val="00397330"/>
    <w:rsid w:val="0039745E"/>
    <w:rsid w:val="00397487"/>
    <w:rsid w:val="00397C94"/>
    <w:rsid w:val="003A08CA"/>
    <w:rsid w:val="003A1EAA"/>
    <w:rsid w:val="003A249D"/>
    <w:rsid w:val="003A25F5"/>
    <w:rsid w:val="003A306A"/>
    <w:rsid w:val="003A34CA"/>
    <w:rsid w:val="003A4BE5"/>
    <w:rsid w:val="003A583B"/>
    <w:rsid w:val="003A6215"/>
    <w:rsid w:val="003B1980"/>
    <w:rsid w:val="003B3FBB"/>
    <w:rsid w:val="003B4DF3"/>
    <w:rsid w:val="003B527F"/>
    <w:rsid w:val="003B6B44"/>
    <w:rsid w:val="003B6C61"/>
    <w:rsid w:val="003B70C0"/>
    <w:rsid w:val="003B7E21"/>
    <w:rsid w:val="003C06D0"/>
    <w:rsid w:val="003C1AE9"/>
    <w:rsid w:val="003C2DC8"/>
    <w:rsid w:val="003C3330"/>
    <w:rsid w:val="003C36D0"/>
    <w:rsid w:val="003C3F75"/>
    <w:rsid w:val="003C42FD"/>
    <w:rsid w:val="003C4536"/>
    <w:rsid w:val="003C519A"/>
    <w:rsid w:val="003C602D"/>
    <w:rsid w:val="003C6525"/>
    <w:rsid w:val="003C660D"/>
    <w:rsid w:val="003D0031"/>
    <w:rsid w:val="003D09D8"/>
    <w:rsid w:val="003D0F9A"/>
    <w:rsid w:val="003D2C94"/>
    <w:rsid w:val="003D41E4"/>
    <w:rsid w:val="003D5E73"/>
    <w:rsid w:val="003D6198"/>
    <w:rsid w:val="003D69C6"/>
    <w:rsid w:val="003E0BA2"/>
    <w:rsid w:val="003E0D88"/>
    <w:rsid w:val="003E1212"/>
    <w:rsid w:val="003E1F2C"/>
    <w:rsid w:val="003E1F6F"/>
    <w:rsid w:val="003E2835"/>
    <w:rsid w:val="003E2CCC"/>
    <w:rsid w:val="003E50AF"/>
    <w:rsid w:val="003E672F"/>
    <w:rsid w:val="003E67D3"/>
    <w:rsid w:val="003E695F"/>
    <w:rsid w:val="003E6CBE"/>
    <w:rsid w:val="003E7138"/>
    <w:rsid w:val="003F1738"/>
    <w:rsid w:val="003F30B5"/>
    <w:rsid w:val="003F40BD"/>
    <w:rsid w:val="003F5076"/>
    <w:rsid w:val="003F5CD5"/>
    <w:rsid w:val="003F6310"/>
    <w:rsid w:val="003F6C6E"/>
    <w:rsid w:val="003F744D"/>
    <w:rsid w:val="003F76CD"/>
    <w:rsid w:val="003F7E1B"/>
    <w:rsid w:val="004019DE"/>
    <w:rsid w:val="00401F9D"/>
    <w:rsid w:val="00403167"/>
    <w:rsid w:val="00403301"/>
    <w:rsid w:val="00405825"/>
    <w:rsid w:val="0040737A"/>
    <w:rsid w:val="00410B75"/>
    <w:rsid w:val="0041136B"/>
    <w:rsid w:val="00411E89"/>
    <w:rsid w:val="0041240D"/>
    <w:rsid w:val="004132C3"/>
    <w:rsid w:val="0041370B"/>
    <w:rsid w:val="00413968"/>
    <w:rsid w:val="004212AD"/>
    <w:rsid w:val="0042144B"/>
    <w:rsid w:val="00421CE9"/>
    <w:rsid w:val="00422CC1"/>
    <w:rsid w:val="004255D4"/>
    <w:rsid w:val="004278E5"/>
    <w:rsid w:val="0043041F"/>
    <w:rsid w:val="00432699"/>
    <w:rsid w:val="00433505"/>
    <w:rsid w:val="004338F4"/>
    <w:rsid w:val="0043448D"/>
    <w:rsid w:val="00434B06"/>
    <w:rsid w:val="00434D3F"/>
    <w:rsid w:val="00434DB2"/>
    <w:rsid w:val="004401E8"/>
    <w:rsid w:val="004406EF"/>
    <w:rsid w:val="0044365A"/>
    <w:rsid w:val="0044385E"/>
    <w:rsid w:val="00443974"/>
    <w:rsid w:val="00444BE0"/>
    <w:rsid w:val="004451C8"/>
    <w:rsid w:val="00445EC3"/>
    <w:rsid w:val="0044615C"/>
    <w:rsid w:val="004466E2"/>
    <w:rsid w:val="00446F43"/>
    <w:rsid w:val="004530A5"/>
    <w:rsid w:val="0045361C"/>
    <w:rsid w:val="00454A8B"/>
    <w:rsid w:val="00454E0B"/>
    <w:rsid w:val="004557B7"/>
    <w:rsid w:val="004569C2"/>
    <w:rsid w:val="00457DD6"/>
    <w:rsid w:val="00461A90"/>
    <w:rsid w:val="0046216C"/>
    <w:rsid w:val="00466807"/>
    <w:rsid w:val="0046785C"/>
    <w:rsid w:val="00467DCC"/>
    <w:rsid w:val="00470087"/>
    <w:rsid w:val="00470F89"/>
    <w:rsid w:val="00471C47"/>
    <w:rsid w:val="00472927"/>
    <w:rsid w:val="00474628"/>
    <w:rsid w:val="0047666A"/>
    <w:rsid w:val="00476A56"/>
    <w:rsid w:val="00477448"/>
    <w:rsid w:val="00477F5F"/>
    <w:rsid w:val="00480B02"/>
    <w:rsid w:val="00480B08"/>
    <w:rsid w:val="00481433"/>
    <w:rsid w:val="00483FFC"/>
    <w:rsid w:val="00484E1C"/>
    <w:rsid w:val="0048795B"/>
    <w:rsid w:val="004909BD"/>
    <w:rsid w:val="004910E3"/>
    <w:rsid w:val="00491DEA"/>
    <w:rsid w:val="00492603"/>
    <w:rsid w:val="00492FAB"/>
    <w:rsid w:val="004942CE"/>
    <w:rsid w:val="004948D5"/>
    <w:rsid w:val="00496102"/>
    <w:rsid w:val="004963C6"/>
    <w:rsid w:val="0049729A"/>
    <w:rsid w:val="00497D21"/>
    <w:rsid w:val="00497D79"/>
    <w:rsid w:val="004A09B0"/>
    <w:rsid w:val="004A2963"/>
    <w:rsid w:val="004A2D61"/>
    <w:rsid w:val="004A31BD"/>
    <w:rsid w:val="004A3C4F"/>
    <w:rsid w:val="004A3C77"/>
    <w:rsid w:val="004A413A"/>
    <w:rsid w:val="004A4345"/>
    <w:rsid w:val="004A538B"/>
    <w:rsid w:val="004A57BE"/>
    <w:rsid w:val="004A6B7E"/>
    <w:rsid w:val="004A75AE"/>
    <w:rsid w:val="004A7B5B"/>
    <w:rsid w:val="004A7F16"/>
    <w:rsid w:val="004B3D9F"/>
    <w:rsid w:val="004B44D7"/>
    <w:rsid w:val="004B5E28"/>
    <w:rsid w:val="004B7B28"/>
    <w:rsid w:val="004C12F8"/>
    <w:rsid w:val="004C19D4"/>
    <w:rsid w:val="004C2B7C"/>
    <w:rsid w:val="004C3613"/>
    <w:rsid w:val="004C6670"/>
    <w:rsid w:val="004C6B79"/>
    <w:rsid w:val="004C71D8"/>
    <w:rsid w:val="004D51ED"/>
    <w:rsid w:val="004D60E4"/>
    <w:rsid w:val="004D66D2"/>
    <w:rsid w:val="004D7798"/>
    <w:rsid w:val="004D7D92"/>
    <w:rsid w:val="004E0242"/>
    <w:rsid w:val="004E0F4B"/>
    <w:rsid w:val="004E10C4"/>
    <w:rsid w:val="004E2834"/>
    <w:rsid w:val="004E2AC7"/>
    <w:rsid w:val="004E334B"/>
    <w:rsid w:val="004F00FD"/>
    <w:rsid w:val="004F61DB"/>
    <w:rsid w:val="004F70A6"/>
    <w:rsid w:val="0050038B"/>
    <w:rsid w:val="005003C5"/>
    <w:rsid w:val="005006C9"/>
    <w:rsid w:val="00500E06"/>
    <w:rsid w:val="00500F67"/>
    <w:rsid w:val="00501833"/>
    <w:rsid w:val="00502C4A"/>
    <w:rsid w:val="00502E2C"/>
    <w:rsid w:val="00504345"/>
    <w:rsid w:val="0050582E"/>
    <w:rsid w:val="00505A3B"/>
    <w:rsid w:val="00505BC8"/>
    <w:rsid w:val="005067D0"/>
    <w:rsid w:val="00506C6C"/>
    <w:rsid w:val="00510334"/>
    <w:rsid w:val="005110E6"/>
    <w:rsid w:val="00511502"/>
    <w:rsid w:val="0051191F"/>
    <w:rsid w:val="005121F2"/>
    <w:rsid w:val="00513F60"/>
    <w:rsid w:val="005213D9"/>
    <w:rsid w:val="005223CD"/>
    <w:rsid w:val="005225AB"/>
    <w:rsid w:val="00522FB1"/>
    <w:rsid w:val="00523CAB"/>
    <w:rsid w:val="00524789"/>
    <w:rsid w:val="00524DDC"/>
    <w:rsid w:val="005254CF"/>
    <w:rsid w:val="00525EF5"/>
    <w:rsid w:val="005264CD"/>
    <w:rsid w:val="00526D7C"/>
    <w:rsid w:val="0053162C"/>
    <w:rsid w:val="00535BBC"/>
    <w:rsid w:val="00537E38"/>
    <w:rsid w:val="00543F2E"/>
    <w:rsid w:val="00545DBE"/>
    <w:rsid w:val="00550E51"/>
    <w:rsid w:val="00550EFB"/>
    <w:rsid w:val="00551DDD"/>
    <w:rsid w:val="00552D29"/>
    <w:rsid w:val="00553DEA"/>
    <w:rsid w:val="0055449C"/>
    <w:rsid w:val="00555606"/>
    <w:rsid w:val="00556980"/>
    <w:rsid w:val="00556A6E"/>
    <w:rsid w:val="00556B2E"/>
    <w:rsid w:val="00556B97"/>
    <w:rsid w:val="00557B96"/>
    <w:rsid w:val="00557FB4"/>
    <w:rsid w:val="005603B2"/>
    <w:rsid w:val="0056164D"/>
    <w:rsid w:val="00561EFB"/>
    <w:rsid w:val="00563798"/>
    <w:rsid w:val="00563B3F"/>
    <w:rsid w:val="00564129"/>
    <w:rsid w:val="00564A65"/>
    <w:rsid w:val="005669E3"/>
    <w:rsid w:val="00567F3F"/>
    <w:rsid w:val="00570087"/>
    <w:rsid w:val="00570692"/>
    <w:rsid w:val="005706E7"/>
    <w:rsid w:val="00573677"/>
    <w:rsid w:val="00574457"/>
    <w:rsid w:val="0057454D"/>
    <w:rsid w:val="005746CC"/>
    <w:rsid w:val="00574AA3"/>
    <w:rsid w:val="00575D03"/>
    <w:rsid w:val="00577150"/>
    <w:rsid w:val="00577CE4"/>
    <w:rsid w:val="00580971"/>
    <w:rsid w:val="00581448"/>
    <w:rsid w:val="00581AC0"/>
    <w:rsid w:val="00582748"/>
    <w:rsid w:val="00583D32"/>
    <w:rsid w:val="00584211"/>
    <w:rsid w:val="0058437B"/>
    <w:rsid w:val="00584763"/>
    <w:rsid w:val="00585187"/>
    <w:rsid w:val="00591895"/>
    <w:rsid w:val="005918AE"/>
    <w:rsid w:val="00591C76"/>
    <w:rsid w:val="00592520"/>
    <w:rsid w:val="00593765"/>
    <w:rsid w:val="005979DD"/>
    <w:rsid w:val="00597F79"/>
    <w:rsid w:val="005A1CBD"/>
    <w:rsid w:val="005A359D"/>
    <w:rsid w:val="005A40A5"/>
    <w:rsid w:val="005A522C"/>
    <w:rsid w:val="005A5597"/>
    <w:rsid w:val="005A6CBF"/>
    <w:rsid w:val="005A700A"/>
    <w:rsid w:val="005A7AD9"/>
    <w:rsid w:val="005A7DE0"/>
    <w:rsid w:val="005B0062"/>
    <w:rsid w:val="005B00ED"/>
    <w:rsid w:val="005B0C32"/>
    <w:rsid w:val="005B164B"/>
    <w:rsid w:val="005B1791"/>
    <w:rsid w:val="005B27DB"/>
    <w:rsid w:val="005B2A24"/>
    <w:rsid w:val="005B2E41"/>
    <w:rsid w:val="005B3E17"/>
    <w:rsid w:val="005B46C6"/>
    <w:rsid w:val="005B4B67"/>
    <w:rsid w:val="005B64AA"/>
    <w:rsid w:val="005B77A2"/>
    <w:rsid w:val="005B7BA7"/>
    <w:rsid w:val="005C2964"/>
    <w:rsid w:val="005C3436"/>
    <w:rsid w:val="005C5185"/>
    <w:rsid w:val="005C5696"/>
    <w:rsid w:val="005C5B8B"/>
    <w:rsid w:val="005C639A"/>
    <w:rsid w:val="005C6449"/>
    <w:rsid w:val="005C695B"/>
    <w:rsid w:val="005D05C5"/>
    <w:rsid w:val="005D2372"/>
    <w:rsid w:val="005D2572"/>
    <w:rsid w:val="005D2D47"/>
    <w:rsid w:val="005D38AD"/>
    <w:rsid w:val="005D4641"/>
    <w:rsid w:val="005D4E93"/>
    <w:rsid w:val="005D5780"/>
    <w:rsid w:val="005D754F"/>
    <w:rsid w:val="005E12D1"/>
    <w:rsid w:val="005E2D9D"/>
    <w:rsid w:val="005E4747"/>
    <w:rsid w:val="005E5744"/>
    <w:rsid w:val="005E5844"/>
    <w:rsid w:val="005E6535"/>
    <w:rsid w:val="005E7F98"/>
    <w:rsid w:val="005F0358"/>
    <w:rsid w:val="005F3447"/>
    <w:rsid w:val="005F4ACF"/>
    <w:rsid w:val="005F4C11"/>
    <w:rsid w:val="005F5248"/>
    <w:rsid w:val="005F6001"/>
    <w:rsid w:val="005F6220"/>
    <w:rsid w:val="005F7295"/>
    <w:rsid w:val="005F7C52"/>
    <w:rsid w:val="00601ADA"/>
    <w:rsid w:val="00602CA7"/>
    <w:rsid w:val="006030EB"/>
    <w:rsid w:val="00605C16"/>
    <w:rsid w:val="00606E5E"/>
    <w:rsid w:val="006076B9"/>
    <w:rsid w:val="00607940"/>
    <w:rsid w:val="006104A0"/>
    <w:rsid w:val="006126C2"/>
    <w:rsid w:val="0061283C"/>
    <w:rsid w:val="00613A99"/>
    <w:rsid w:val="00613F95"/>
    <w:rsid w:val="00615513"/>
    <w:rsid w:val="0061713A"/>
    <w:rsid w:val="0062011E"/>
    <w:rsid w:val="006207CD"/>
    <w:rsid w:val="006211FA"/>
    <w:rsid w:val="00621ED0"/>
    <w:rsid w:val="00622CE4"/>
    <w:rsid w:val="00624936"/>
    <w:rsid w:val="00626249"/>
    <w:rsid w:val="006262B9"/>
    <w:rsid w:val="00626E94"/>
    <w:rsid w:val="006309EF"/>
    <w:rsid w:val="00630A34"/>
    <w:rsid w:val="00630B00"/>
    <w:rsid w:val="00630E32"/>
    <w:rsid w:val="00633E75"/>
    <w:rsid w:val="00634A8B"/>
    <w:rsid w:val="00635195"/>
    <w:rsid w:val="00637B5A"/>
    <w:rsid w:val="00640686"/>
    <w:rsid w:val="0064080C"/>
    <w:rsid w:val="006417DB"/>
    <w:rsid w:val="0064243E"/>
    <w:rsid w:val="00642899"/>
    <w:rsid w:val="00642BED"/>
    <w:rsid w:val="00642CA4"/>
    <w:rsid w:val="00643D91"/>
    <w:rsid w:val="00644F8D"/>
    <w:rsid w:val="006459FF"/>
    <w:rsid w:val="00645BE0"/>
    <w:rsid w:val="00647F33"/>
    <w:rsid w:val="00650C04"/>
    <w:rsid w:val="00652A2C"/>
    <w:rsid w:val="00654BA1"/>
    <w:rsid w:val="006552FD"/>
    <w:rsid w:val="0065541D"/>
    <w:rsid w:val="00657594"/>
    <w:rsid w:val="006577CF"/>
    <w:rsid w:val="006604EC"/>
    <w:rsid w:val="006609AE"/>
    <w:rsid w:val="00661945"/>
    <w:rsid w:val="006626D4"/>
    <w:rsid w:val="00663CF6"/>
    <w:rsid w:val="00664866"/>
    <w:rsid w:val="00664973"/>
    <w:rsid w:val="00665939"/>
    <w:rsid w:val="0066644E"/>
    <w:rsid w:val="00666E46"/>
    <w:rsid w:val="00667448"/>
    <w:rsid w:val="00672658"/>
    <w:rsid w:val="0067273D"/>
    <w:rsid w:val="006728D0"/>
    <w:rsid w:val="00672D34"/>
    <w:rsid w:val="00673CD4"/>
    <w:rsid w:val="00673F13"/>
    <w:rsid w:val="00674B3D"/>
    <w:rsid w:val="00674BFD"/>
    <w:rsid w:val="00674FDD"/>
    <w:rsid w:val="00675BBA"/>
    <w:rsid w:val="00676950"/>
    <w:rsid w:val="00677569"/>
    <w:rsid w:val="006776ED"/>
    <w:rsid w:val="0068221F"/>
    <w:rsid w:val="006823DB"/>
    <w:rsid w:val="00683B3E"/>
    <w:rsid w:val="006848D4"/>
    <w:rsid w:val="00685E89"/>
    <w:rsid w:val="006875A7"/>
    <w:rsid w:val="00687624"/>
    <w:rsid w:val="00687F03"/>
    <w:rsid w:val="00690909"/>
    <w:rsid w:val="00692F94"/>
    <w:rsid w:val="00693894"/>
    <w:rsid w:val="006A0794"/>
    <w:rsid w:val="006A1101"/>
    <w:rsid w:val="006A15B9"/>
    <w:rsid w:val="006A37C8"/>
    <w:rsid w:val="006A3FAA"/>
    <w:rsid w:val="006A529D"/>
    <w:rsid w:val="006A53A9"/>
    <w:rsid w:val="006B04F2"/>
    <w:rsid w:val="006B173F"/>
    <w:rsid w:val="006B17F7"/>
    <w:rsid w:val="006B1A56"/>
    <w:rsid w:val="006B23BF"/>
    <w:rsid w:val="006B57E3"/>
    <w:rsid w:val="006B603A"/>
    <w:rsid w:val="006B6957"/>
    <w:rsid w:val="006B7806"/>
    <w:rsid w:val="006C05A7"/>
    <w:rsid w:val="006C149E"/>
    <w:rsid w:val="006C1ACB"/>
    <w:rsid w:val="006C1D62"/>
    <w:rsid w:val="006C399B"/>
    <w:rsid w:val="006C5174"/>
    <w:rsid w:val="006C5AFA"/>
    <w:rsid w:val="006C7281"/>
    <w:rsid w:val="006C7C53"/>
    <w:rsid w:val="006C7E0E"/>
    <w:rsid w:val="006D0281"/>
    <w:rsid w:val="006D2217"/>
    <w:rsid w:val="006D63E9"/>
    <w:rsid w:val="006E068D"/>
    <w:rsid w:val="006E2D37"/>
    <w:rsid w:val="006E4831"/>
    <w:rsid w:val="006E60AB"/>
    <w:rsid w:val="006E6D9A"/>
    <w:rsid w:val="006F25C6"/>
    <w:rsid w:val="006F398D"/>
    <w:rsid w:val="006F476F"/>
    <w:rsid w:val="006F57C5"/>
    <w:rsid w:val="006F59EC"/>
    <w:rsid w:val="00700257"/>
    <w:rsid w:val="00702721"/>
    <w:rsid w:val="007039BB"/>
    <w:rsid w:val="007039F6"/>
    <w:rsid w:val="007045AE"/>
    <w:rsid w:val="00704A11"/>
    <w:rsid w:val="00705B83"/>
    <w:rsid w:val="00707275"/>
    <w:rsid w:val="00710684"/>
    <w:rsid w:val="00710E2B"/>
    <w:rsid w:val="00715478"/>
    <w:rsid w:val="00715CCD"/>
    <w:rsid w:val="007170C0"/>
    <w:rsid w:val="007176F0"/>
    <w:rsid w:val="00720072"/>
    <w:rsid w:val="0072014B"/>
    <w:rsid w:val="00722F5D"/>
    <w:rsid w:val="0072327E"/>
    <w:rsid w:val="007240C4"/>
    <w:rsid w:val="00724248"/>
    <w:rsid w:val="00726373"/>
    <w:rsid w:val="007269E6"/>
    <w:rsid w:val="00730021"/>
    <w:rsid w:val="007300FA"/>
    <w:rsid w:val="007305C0"/>
    <w:rsid w:val="00734FDB"/>
    <w:rsid w:val="007353A6"/>
    <w:rsid w:val="00736B82"/>
    <w:rsid w:val="007371D4"/>
    <w:rsid w:val="00737549"/>
    <w:rsid w:val="00737576"/>
    <w:rsid w:val="0074252C"/>
    <w:rsid w:val="0074426C"/>
    <w:rsid w:val="00744312"/>
    <w:rsid w:val="00745385"/>
    <w:rsid w:val="00745E10"/>
    <w:rsid w:val="007465D6"/>
    <w:rsid w:val="007518A5"/>
    <w:rsid w:val="0075298B"/>
    <w:rsid w:val="00753572"/>
    <w:rsid w:val="007538F9"/>
    <w:rsid w:val="00756129"/>
    <w:rsid w:val="007563CC"/>
    <w:rsid w:val="007569CD"/>
    <w:rsid w:val="00757BEF"/>
    <w:rsid w:val="00757F8E"/>
    <w:rsid w:val="007604DC"/>
    <w:rsid w:val="007611A7"/>
    <w:rsid w:val="00761853"/>
    <w:rsid w:val="00762A31"/>
    <w:rsid w:val="007631AD"/>
    <w:rsid w:val="0076406D"/>
    <w:rsid w:val="00764D43"/>
    <w:rsid w:val="00766E6F"/>
    <w:rsid w:val="00767348"/>
    <w:rsid w:val="00770F5C"/>
    <w:rsid w:val="007752A2"/>
    <w:rsid w:val="00775330"/>
    <w:rsid w:val="0077586B"/>
    <w:rsid w:val="007774C0"/>
    <w:rsid w:val="00777F61"/>
    <w:rsid w:val="007802F4"/>
    <w:rsid w:val="007813F5"/>
    <w:rsid w:val="00783DF3"/>
    <w:rsid w:val="00784124"/>
    <w:rsid w:val="00784616"/>
    <w:rsid w:val="00784F41"/>
    <w:rsid w:val="00785084"/>
    <w:rsid w:val="00785DB2"/>
    <w:rsid w:val="007861C9"/>
    <w:rsid w:val="007867E3"/>
    <w:rsid w:val="00786F1E"/>
    <w:rsid w:val="00790478"/>
    <w:rsid w:val="00792B7A"/>
    <w:rsid w:val="00792F1A"/>
    <w:rsid w:val="0079563A"/>
    <w:rsid w:val="00795849"/>
    <w:rsid w:val="00797813"/>
    <w:rsid w:val="007A1045"/>
    <w:rsid w:val="007A1E5B"/>
    <w:rsid w:val="007A29F7"/>
    <w:rsid w:val="007A305B"/>
    <w:rsid w:val="007A3255"/>
    <w:rsid w:val="007A348F"/>
    <w:rsid w:val="007A3780"/>
    <w:rsid w:val="007A51DA"/>
    <w:rsid w:val="007A5779"/>
    <w:rsid w:val="007A6771"/>
    <w:rsid w:val="007A68DA"/>
    <w:rsid w:val="007B0816"/>
    <w:rsid w:val="007B1561"/>
    <w:rsid w:val="007B20D0"/>
    <w:rsid w:val="007B2EB2"/>
    <w:rsid w:val="007B2FFC"/>
    <w:rsid w:val="007B34C4"/>
    <w:rsid w:val="007B3E46"/>
    <w:rsid w:val="007B4157"/>
    <w:rsid w:val="007B4519"/>
    <w:rsid w:val="007B5260"/>
    <w:rsid w:val="007B64B1"/>
    <w:rsid w:val="007B7ED3"/>
    <w:rsid w:val="007C0569"/>
    <w:rsid w:val="007C073B"/>
    <w:rsid w:val="007C32B5"/>
    <w:rsid w:val="007C545D"/>
    <w:rsid w:val="007C5BCD"/>
    <w:rsid w:val="007C62E5"/>
    <w:rsid w:val="007D04F8"/>
    <w:rsid w:val="007D073E"/>
    <w:rsid w:val="007D2644"/>
    <w:rsid w:val="007D2C06"/>
    <w:rsid w:val="007D33FB"/>
    <w:rsid w:val="007D5253"/>
    <w:rsid w:val="007D5376"/>
    <w:rsid w:val="007D6574"/>
    <w:rsid w:val="007D7905"/>
    <w:rsid w:val="007E0E45"/>
    <w:rsid w:val="007E2246"/>
    <w:rsid w:val="007E236D"/>
    <w:rsid w:val="007E50FB"/>
    <w:rsid w:val="007E5A50"/>
    <w:rsid w:val="007E5DE0"/>
    <w:rsid w:val="007F051D"/>
    <w:rsid w:val="007F3724"/>
    <w:rsid w:val="007F5011"/>
    <w:rsid w:val="007F5732"/>
    <w:rsid w:val="007F66AC"/>
    <w:rsid w:val="007F75F4"/>
    <w:rsid w:val="007F776E"/>
    <w:rsid w:val="007F79E8"/>
    <w:rsid w:val="00800234"/>
    <w:rsid w:val="00800E16"/>
    <w:rsid w:val="008012A0"/>
    <w:rsid w:val="0080134B"/>
    <w:rsid w:val="008015BB"/>
    <w:rsid w:val="0080196D"/>
    <w:rsid w:val="00801C5D"/>
    <w:rsid w:val="00802126"/>
    <w:rsid w:val="00802E6D"/>
    <w:rsid w:val="00804E0A"/>
    <w:rsid w:val="00805362"/>
    <w:rsid w:val="008059EF"/>
    <w:rsid w:val="00806C05"/>
    <w:rsid w:val="0080722C"/>
    <w:rsid w:val="00810A33"/>
    <w:rsid w:val="00810D49"/>
    <w:rsid w:val="0081129F"/>
    <w:rsid w:val="00811E99"/>
    <w:rsid w:val="008123E0"/>
    <w:rsid w:val="008135D9"/>
    <w:rsid w:val="00813B1B"/>
    <w:rsid w:val="00813ED6"/>
    <w:rsid w:val="00815993"/>
    <w:rsid w:val="00815A09"/>
    <w:rsid w:val="0081617F"/>
    <w:rsid w:val="008204A4"/>
    <w:rsid w:val="00821857"/>
    <w:rsid w:val="0082201A"/>
    <w:rsid w:val="0082382C"/>
    <w:rsid w:val="0082456D"/>
    <w:rsid w:val="00826005"/>
    <w:rsid w:val="00826BDE"/>
    <w:rsid w:val="008279B5"/>
    <w:rsid w:val="00827CA1"/>
    <w:rsid w:val="00830926"/>
    <w:rsid w:val="00830951"/>
    <w:rsid w:val="008310ED"/>
    <w:rsid w:val="00833946"/>
    <w:rsid w:val="00836ADC"/>
    <w:rsid w:val="00840145"/>
    <w:rsid w:val="00840D6D"/>
    <w:rsid w:val="00841F3B"/>
    <w:rsid w:val="008426C4"/>
    <w:rsid w:val="00842AF6"/>
    <w:rsid w:val="00842B72"/>
    <w:rsid w:val="00842FEA"/>
    <w:rsid w:val="0084322F"/>
    <w:rsid w:val="008473D8"/>
    <w:rsid w:val="0085217A"/>
    <w:rsid w:val="00852653"/>
    <w:rsid w:val="00852669"/>
    <w:rsid w:val="0085323A"/>
    <w:rsid w:val="00853976"/>
    <w:rsid w:val="00854BC9"/>
    <w:rsid w:val="00855152"/>
    <w:rsid w:val="008555C7"/>
    <w:rsid w:val="00855E19"/>
    <w:rsid w:val="00857BA6"/>
    <w:rsid w:val="00860353"/>
    <w:rsid w:val="00860ECD"/>
    <w:rsid w:val="00865EA8"/>
    <w:rsid w:val="00866A11"/>
    <w:rsid w:val="0086781C"/>
    <w:rsid w:val="00867C80"/>
    <w:rsid w:val="0087122E"/>
    <w:rsid w:val="0087301F"/>
    <w:rsid w:val="00874346"/>
    <w:rsid w:val="00875707"/>
    <w:rsid w:val="00875FEC"/>
    <w:rsid w:val="00877017"/>
    <w:rsid w:val="008779D9"/>
    <w:rsid w:val="00883BCD"/>
    <w:rsid w:val="00884C3D"/>
    <w:rsid w:val="00885373"/>
    <w:rsid w:val="0088620D"/>
    <w:rsid w:val="00887A56"/>
    <w:rsid w:val="00890B50"/>
    <w:rsid w:val="00890DE6"/>
    <w:rsid w:val="008912F8"/>
    <w:rsid w:val="00891D54"/>
    <w:rsid w:val="00892C2A"/>
    <w:rsid w:val="00893951"/>
    <w:rsid w:val="0089691E"/>
    <w:rsid w:val="008A0440"/>
    <w:rsid w:val="008A11AC"/>
    <w:rsid w:val="008A184C"/>
    <w:rsid w:val="008A213B"/>
    <w:rsid w:val="008A3C45"/>
    <w:rsid w:val="008A4587"/>
    <w:rsid w:val="008A45EE"/>
    <w:rsid w:val="008A6504"/>
    <w:rsid w:val="008A6644"/>
    <w:rsid w:val="008A666A"/>
    <w:rsid w:val="008A6F03"/>
    <w:rsid w:val="008A7B20"/>
    <w:rsid w:val="008B142B"/>
    <w:rsid w:val="008B1696"/>
    <w:rsid w:val="008B2285"/>
    <w:rsid w:val="008B39F7"/>
    <w:rsid w:val="008B5EC4"/>
    <w:rsid w:val="008B65CF"/>
    <w:rsid w:val="008B70FE"/>
    <w:rsid w:val="008B79A9"/>
    <w:rsid w:val="008C018C"/>
    <w:rsid w:val="008C09EA"/>
    <w:rsid w:val="008C0C71"/>
    <w:rsid w:val="008C255B"/>
    <w:rsid w:val="008C2FE9"/>
    <w:rsid w:val="008C37A0"/>
    <w:rsid w:val="008C3D7B"/>
    <w:rsid w:val="008C400E"/>
    <w:rsid w:val="008C4855"/>
    <w:rsid w:val="008C5A13"/>
    <w:rsid w:val="008D00AE"/>
    <w:rsid w:val="008D3E2B"/>
    <w:rsid w:val="008D66B9"/>
    <w:rsid w:val="008D7A17"/>
    <w:rsid w:val="008E07FB"/>
    <w:rsid w:val="008E1000"/>
    <w:rsid w:val="008E1BFF"/>
    <w:rsid w:val="008E28C3"/>
    <w:rsid w:val="008E3579"/>
    <w:rsid w:val="008E3638"/>
    <w:rsid w:val="008E514C"/>
    <w:rsid w:val="008E7195"/>
    <w:rsid w:val="008E721E"/>
    <w:rsid w:val="008E7767"/>
    <w:rsid w:val="008E7B71"/>
    <w:rsid w:val="008F0DA9"/>
    <w:rsid w:val="008F1809"/>
    <w:rsid w:val="008F2A91"/>
    <w:rsid w:val="008F2AA3"/>
    <w:rsid w:val="008F38BC"/>
    <w:rsid w:val="008F542D"/>
    <w:rsid w:val="008F5FA3"/>
    <w:rsid w:val="008F5FF7"/>
    <w:rsid w:val="008F7A05"/>
    <w:rsid w:val="009007F1"/>
    <w:rsid w:val="00901E38"/>
    <w:rsid w:val="00901EFF"/>
    <w:rsid w:val="0090244D"/>
    <w:rsid w:val="009026DC"/>
    <w:rsid w:val="009032A1"/>
    <w:rsid w:val="009068CB"/>
    <w:rsid w:val="0090693E"/>
    <w:rsid w:val="009075FC"/>
    <w:rsid w:val="00907C25"/>
    <w:rsid w:val="00907D34"/>
    <w:rsid w:val="00907E9D"/>
    <w:rsid w:val="00907FB3"/>
    <w:rsid w:val="00910054"/>
    <w:rsid w:val="00911749"/>
    <w:rsid w:val="00911768"/>
    <w:rsid w:val="00911C38"/>
    <w:rsid w:val="00912616"/>
    <w:rsid w:val="00912679"/>
    <w:rsid w:val="00912E4B"/>
    <w:rsid w:val="00913A2A"/>
    <w:rsid w:val="0091578B"/>
    <w:rsid w:val="0091677F"/>
    <w:rsid w:val="00917C34"/>
    <w:rsid w:val="00920F10"/>
    <w:rsid w:val="009210D5"/>
    <w:rsid w:val="0092375A"/>
    <w:rsid w:val="009240AB"/>
    <w:rsid w:val="00924C1E"/>
    <w:rsid w:val="00924D84"/>
    <w:rsid w:val="0092718E"/>
    <w:rsid w:val="009301DC"/>
    <w:rsid w:val="00931BB8"/>
    <w:rsid w:val="00931C44"/>
    <w:rsid w:val="009320D0"/>
    <w:rsid w:val="0093309A"/>
    <w:rsid w:val="00934A3E"/>
    <w:rsid w:val="00934FD3"/>
    <w:rsid w:val="009351E8"/>
    <w:rsid w:val="009372AC"/>
    <w:rsid w:val="0094115C"/>
    <w:rsid w:val="00942883"/>
    <w:rsid w:val="00944C0E"/>
    <w:rsid w:val="00945323"/>
    <w:rsid w:val="00945354"/>
    <w:rsid w:val="00946F79"/>
    <w:rsid w:val="0094785C"/>
    <w:rsid w:val="00951A2C"/>
    <w:rsid w:val="00951BCC"/>
    <w:rsid w:val="00954719"/>
    <w:rsid w:val="0095699F"/>
    <w:rsid w:val="009601CC"/>
    <w:rsid w:val="009610C0"/>
    <w:rsid w:val="009624D1"/>
    <w:rsid w:val="009625A6"/>
    <w:rsid w:val="00962701"/>
    <w:rsid w:val="00962AAB"/>
    <w:rsid w:val="00962DC9"/>
    <w:rsid w:val="009630FA"/>
    <w:rsid w:val="00965377"/>
    <w:rsid w:val="009661AE"/>
    <w:rsid w:val="009664BA"/>
    <w:rsid w:val="00966A14"/>
    <w:rsid w:val="00966D1D"/>
    <w:rsid w:val="00967484"/>
    <w:rsid w:val="00967668"/>
    <w:rsid w:val="009703F4"/>
    <w:rsid w:val="009708FA"/>
    <w:rsid w:val="00971FDF"/>
    <w:rsid w:val="00971FE9"/>
    <w:rsid w:val="0097343A"/>
    <w:rsid w:val="009755D1"/>
    <w:rsid w:val="00975F2F"/>
    <w:rsid w:val="0097737D"/>
    <w:rsid w:val="00977F4B"/>
    <w:rsid w:val="009802C3"/>
    <w:rsid w:val="00980A44"/>
    <w:rsid w:val="00983053"/>
    <w:rsid w:val="00984385"/>
    <w:rsid w:val="009856F8"/>
    <w:rsid w:val="00985D8F"/>
    <w:rsid w:val="0098617E"/>
    <w:rsid w:val="00986B09"/>
    <w:rsid w:val="00987F3D"/>
    <w:rsid w:val="00990737"/>
    <w:rsid w:val="00990799"/>
    <w:rsid w:val="00990C4B"/>
    <w:rsid w:val="00990D42"/>
    <w:rsid w:val="009936CC"/>
    <w:rsid w:val="00993F62"/>
    <w:rsid w:val="00994881"/>
    <w:rsid w:val="00996644"/>
    <w:rsid w:val="009967D3"/>
    <w:rsid w:val="00996F45"/>
    <w:rsid w:val="009A0999"/>
    <w:rsid w:val="009A0AA6"/>
    <w:rsid w:val="009A23F3"/>
    <w:rsid w:val="009A2637"/>
    <w:rsid w:val="009A47C9"/>
    <w:rsid w:val="009A4E8A"/>
    <w:rsid w:val="009A5C9B"/>
    <w:rsid w:val="009A5EA2"/>
    <w:rsid w:val="009A5FE2"/>
    <w:rsid w:val="009B089C"/>
    <w:rsid w:val="009B1317"/>
    <w:rsid w:val="009B308F"/>
    <w:rsid w:val="009B364D"/>
    <w:rsid w:val="009B3F56"/>
    <w:rsid w:val="009B4588"/>
    <w:rsid w:val="009B4E53"/>
    <w:rsid w:val="009B6AC6"/>
    <w:rsid w:val="009B6E5B"/>
    <w:rsid w:val="009C045A"/>
    <w:rsid w:val="009C0C70"/>
    <w:rsid w:val="009C0EA4"/>
    <w:rsid w:val="009C146E"/>
    <w:rsid w:val="009C2CBB"/>
    <w:rsid w:val="009C3764"/>
    <w:rsid w:val="009C468F"/>
    <w:rsid w:val="009C6208"/>
    <w:rsid w:val="009C6F60"/>
    <w:rsid w:val="009C6FD0"/>
    <w:rsid w:val="009C76AF"/>
    <w:rsid w:val="009C76D4"/>
    <w:rsid w:val="009D1058"/>
    <w:rsid w:val="009D10C7"/>
    <w:rsid w:val="009D110F"/>
    <w:rsid w:val="009D22AC"/>
    <w:rsid w:val="009D4147"/>
    <w:rsid w:val="009D43C8"/>
    <w:rsid w:val="009D4CFE"/>
    <w:rsid w:val="009D62BC"/>
    <w:rsid w:val="009D67DD"/>
    <w:rsid w:val="009D6819"/>
    <w:rsid w:val="009D6BE5"/>
    <w:rsid w:val="009D7CC4"/>
    <w:rsid w:val="009E0B9F"/>
    <w:rsid w:val="009E1114"/>
    <w:rsid w:val="009E1317"/>
    <w:rsid w:val="009E1BEB"/>
    <w:rsid w:val="009E1D1E"/>
    <w:rsid w:val="009E3D84"/>
    <w:rsid w:val="009E43B6"/>
    <w:rsid w:val="009E5029"/>
    <w:rsid w:val="009E62C1"/>
    <w:rsid w:val="009E6938"/>
    <w:rsid w:val="009F0648"/>
    <w:rsid w:val="009F08F7"/>
    <w:rsid w:val="009F1FA9"/>
    <w:rsid w:val="009F3212"/>
    <w:rsid w:val="009F3304"/>
    <w:rsid w:val="009F4004"/>
    <w:rsid w:val="009F4837"/>
    <w:rsid w:val="009F5DCF"/>
    <w:rsid w:val="009F74E0"/>
    <w:rsid w:val="009F7F94"/>
    <w:rsid w:val="00A00B77"/>
    <w:rsid w:val="00A00CD9"/>
    <w:rsid w:val="00A014A9"/>
    <w:rsid w:val="00A02CD0"/>
    <w:rsid w:val="00A02DA3"/>
    <w:rsid w:val="00A02FED"/>
    <w:rsid w:val="00A031E1"/>
    <w:rsid w:val="00A036AA"/>
    <w:rsid w:val="00A03CD4"/>
    <w:rsid w:val="00A05F84"/>
    <w:rsid w:val="00A062BB"/>
    <w:rsid w:val="00A06937"/>
    <w:rsid w:val="00A06E47"/>
    <w:rsid w:val="00A077BD"/>
    <w:rsid w:val="00A07A0F"/>
    <w:rsid w:val="00A10D0C"/>
    <w:rsid w:val="00A12495"/>
    <w:rsid w:val="00A12FAF"/>
    <w:rsid w:val="00A14488"/>
    <w:rsid w:val="00A14914"/>
    <w:rsid w:val="00A155B7"/>
    <w:rsid w:val="00A15706"/>
    <w:rsid w:val="00A16065"/>
    <w:rsid w:val="00A162FA"/>
    <w:rsid w:val="00A17253"/>
    <w:rsid w:val="00A173EE"/>
    <w:rsid w:val="00A20134"/>
    <w:rsid w:val="00A2025F"/>
    <w:rsid w:val="00A2079B"/>
    <w:rsid w:val="00A23081"/>
    <w:rsid w:val="00A23A26"/>
    <w:rsid w:val="00A251C4"/>
    <w:rsid w:val="00A25921"/>
    <w:rsid w:val="00A25CBE"/>
    <w:rsid w:val="00A2642B"/>
    <w:rsid w:val="00A2649F"/>
    <w:rsid w:val="00A27140"/>
    <w:rsid w:val="00A278AA"/>
    <w:rsid w:val="00A31F08"/>
    <w:rsid w:val="00A33C33"/>
    <w:rsid w:val="00A35993"/>
    <w:rsid w:val="00A35998"/>
    <w:rsid w:val="00A35E52"/>
    <w:rsid w:val="00A36AC0"/>
    <w:rsid w:val="00A3710C"/>
    <w:rsid w:val="00A37FE1"/>
    <w:rsid w:val="00A40454"/>
    <w:rsid w:val="00A40FDF"/>
    <w:rsid w:val="00A41D0D"/>
    <w:rsid w:val="00A42E5E"/>
    <w:rsid w:val="00A4370D"/>
    <w:rsid w:val="00A43A20"/>
    <w:rsid w:val="00A43BC5"/>
    <w:rsid w:val="00A440C4"/>
    <w:rsid w:val="00A445DF"/>
    <w:rsid w:val="00A44D7D"/>
    <w:rsid w:val="00A450DB"/>
    <w:rsid w:val="00A46D90"/>
    <w:rsid w:val="00A47510"/>
    <w:rsid w:val="00A5190D"/>
    <w:rsid w:val="00A51ED9"/>
    <w:rsid w:val="00A531AE"/>
    <w:rsid w:val="00A53479"/>
    <w:rsid w:val="00A53EA5"/>
    <w:rsid w:val="00A54E83"/>
    <w:rsid w:val="00A561CA"/>
    <w:rsid w:val="00A57605"/>
    <w:rsid w:val="00A577D1"/>
    <w:rsid w:val="00A60898"/>
    <w:rsid w:val="00A62649"/>
    <w:rsid w:val="00A6747D"/>
    <w:rsid w:val="00A675B6"/>
    <w:rsid w:val="00A71E19"/>
    <w:rsid w:val="00A720E7"/>
    <w:rsid w:val="00A72E02"/>
    <w:rsid w:val="00A734CB"/>
    <w:rsid w:val="00A73FDB"/>
    <w:rsid w:val="00A7544B"/>
    <w:rsid w:val="00A76B25"/>
    <w:rsid w:val="00A77731"/>
    <w:rsid w:val="00A828DB"/>
    <w:rsid w:val="00A841E0"/>
    <w:rsid w:val="00A848AD"/>
    <w:rsid w:val="00A85D1D"/>
    <w:rsid w:val="00A86043"/>
    <w:rsid w:val="00A9222E"/>
    <w:rsid w:val="00A9272A"/>
    <w:rsid w:val="00A954C5"/>
    <w:rsid w:val="00A96BA0"/>
    <w:rsid w:val="00A97166"/>
    <w:rsid w:val="00A972B2"/>
    <w:rsid w:val="00A9787C"/>
    <w:rsid w:val="00A9792A"/>
    <w:rsid w:val="00A97A9C"/>
    <w:rsid w:val="00AA016D"/>
    <w:rsid w:val="00AA0507"/>
    <w:rsid w:val="00AA0E84"/>
    <w:rsid w:val="00AA0FE5"/>
    <w:rsid w:val="00AA2B5A"/>
    <w:rsid w:val="00AA36E3"/>
    <w:rsid w:val="00AA3924"/>
    <w:rsid w:val="00AA4C97"/>
    <w:rsid w:val="00AA7840"/>
    <w:rsid w:val="00AB1E7F"/>
    <w:rsid w:val="00AB2B37"/>
    <w:rsid w:val="00AB3993"/>
    <w:rsid w:val="00AB3B0C"/>
    <w:rsid w:val="00AB4486"/>
    <w:rsid w:val="00AB4690"/>
    <w:rsid w:val="00AB6909"/>
    <w:rsid w:val="00AB7666"/>
    <w:rsid w:val="00AC2094"/>
    <w:rsid w:val="00AC214A"/>
    <w:rsid w:val="00AC219D"/>
    <w:rsid w:val="00AC2E4F"/>
    <w:rsid w:val="00AC5B68"/>
    <w:rsid w:val="00AD0264"/>
    <w:rsid w:val="00AD0939"/>
    <w:rsid w:val="00AD0BA6"/>
    <w:rsid w:val="00AD322E"/>
    <w:rsid w:val="00AD3EDB"/>
    <w:rsid w:val="00AD5364"/>
    <w:rsid w:val="00AE0234"/>
    <w:rsid w:val="00AE06F0"/>
    <w:rsid w:val="00AE0EDC"/>
    <w:rsid w:val="00AE117E"/>
    <w:rsid w:val="00AE1A3B"/>
    <w:rsid w:val="00AE2D73"/>
    <w:rsid w:val="00AE2E74"/>
    <w:rsid w:val="00AE3423"/>
    <w:rsid w:val="00AE3871"/>
    <w:rsid w:val="00AE479F"/>
    <w:rsid w:val="00AE49D7"/>
    <w:rsid w:val="00AE4F38"/>
    <w:rsid w:val="00AE65DC"/>
    <w:rsid w:val="00AE6CBD"/>
    <w:rsid w:val="00AE7141"/>
    <w:rsid w:val="00AE75CA"/>
    <w:rsid w:val="00AF0C6E"/>
    <w:rsid w:val="00AF2BD9"/>
    <w:rsid w:val="00AF3353"/>
    <w:rsid w:val="00AF343B"/>
    <w:rsid w:val="00AF5817"/>
    <w:rsid w:val="00B00DDA"/>
    <w:rsid w:val="00B02166"/>
    <w:rsid w:val="00B02614"/>
    <w:rsid w:val="00B03611"/>
    <w:rsid w:val="00B03A57"/>
    <w:rsid w:val="00B046ED"/>
    <w:rsid w:val="00B049FB"/>
    <w:rsid w:val="00B0516E"/>
    <w:rsid w:val="00B05370"/>
    <w:rsid w:val="00B06273"/>
    <w:rsid w:val="00B0640B"/>
    <w:rsid w:val="00B064E2"/>
    <w:rsid w:val="00B0686E"/>
    <w:rsid w:val="00B06891"/>
    <w:rsid w:val="00B10F48"/>
    <w:rsid w:val="00B10FBC"/>
    <w:rsid w:val="00B115E3"/>
    <w:rsid w:val="00B128F7"/>
    <w:rsid w:val="00B132C0"/>
    <w:rsid w:val="00B13C95"/>
    <w:rsid w:val="00B150AC"/>
    <w:rsid w:val="00B1596B"/>
    <w:rsid w:val="00B15BA0"/>
    <w:rsid w:val="00B15CF3"/>
    <w:rsid w:val="00B160A5"/>
    <w:rsid w:val="00B201AB"/>
    <w:rsid w:val="00B208C2"/>
    <w:rsid w:val="00B22F20"/>
    <w:rsid w:val="00B23C73"/>
    <w:rsid w:val="00B24273"/>
    <w:rsid w:val="00B24576"/>
    <w:rsid w:val="00B2644F"/>
    <w:rsid w:val="00B26DE0"/>
    <w:rsid w:val="00B30B12"/>
    <w:rsid w:val="00B31003"/>
    <w:rsid w:val="00B31233"/>
    <w:rsid w:val="00B31B32"/>
    <w:rsid w:val="00B31CB8"/>
    <w:rsid w:val="00B334EE"/>
    <w:rsid w:val="00B33F94"/>
    <w:rsid w:val="00B34483"/>
    <w:rsid w:val="00B35EA8"/>
    <w:rsid w:val="00B36D83"/>
    <w:rsid w:val="00B40E07"/>
    <w:rsid w:val="00B42176"/>
    <w:rsid w:val="00B42557"/>
    <w:rsid w:val="00B43AA6"/>
    <w:rsid w:val="00B45602"/>
    <w:rsid w:val="00B45DC6"/>
    <w:rsid w:val="00B466A6"/>
    <w:rsid w:val="00B46BE3"/>
    <w:rsid w:val="00B50A3F"/>
    <w:rsid w:val="00B50A86"/>
    <w:rsid w:val="00B51BE5"/>
    <w:rsid w:val="00B5333F"/>
    <w:rsid w:val="00B53F2B"/>
    <w:rsid w:val="00B54336"/>
    <w:rsid w:val="00B550E1"/>
    <w:rsid w:val="00B55418"/>
    <w:rsid w:val="00B57977"/>
    <w:rsid w:val="00B611F0"/>
    <w:rsid w:val="00B626A2"/>
    <w:rsid w:val="00B62CBA"/>
    <w:rsid w:val="00B6456A"/>
    <w:rsid w:val="00B66092"/>
    <w:rsid w:val="00B678D9"/>
    <w:rsid w:val="00B67DB1"/>
    <w:rsid w:val="00B710F3"/>
    <w:rsid w:val="00B71DCC"/>
    <w:rsid w:val="00B722DA"/>
    <w:rsid w:val="00B723A5"/>
    <w:rsid w:val="00B733F3"/>
    <w:rsid w:val="00B73A94"/>
    <w:rsid w:val="00B73CFF"/>
    <w:rsid w:val="00B74EAD"/>
    <w:rsid w:val="00B76937"/>
    <w:rsid w:val="00B76B91"/>
    <w:rsid w:val="00B76D9B"/>
    <w:rsid w:val="00B82BB8"/>
    <w:rsid w:val="00B8306F"/>
    <w:rsid w:val="00B83E61"/>
    <w:rsid w:val="00B86BB3"/>
    <w:rsid w:val="00B9124E"/>
    <w:rsid w:val="00B9198C"/>
    <w:rsid w:val="00B91B3F"/>
    <w:rsid w:val="00B921A2"/>
    <w:rsid w:val="00B94AEC"/>
    <w:rsid w:val="00B94DE2"/>
    <w:rsid w:val="00B96FF0"/>
    <w:rsid w:val="00BA1A91"/>
    <w:rsid w:val="00BA280E"/>
    <w:rsid w:val="00BA35D9"/>
    <w:rsid w:val="00BA3618"/>
    <w:rsid w:val="00BA3E64"/>
    <w:rsid w:val="00BA7340"/>
    <w:rsid w:val="00BB059B"/>
    <w:rsid w:val="00BB0FAB"/>
    <w:rsid w:val="00BB1124"/>
    <w:rsid w:val="00BB16AD"/>
    <w:rsid w:val="00BB4701"/>
    <w:rsid w:val="00BB4E80"/>
    <w:rsid w:val="00BB52D8"/>
    <w:rsid w:val="00BC1448"/>
    <w:rsid w:val="00BC3223"/>
    <w:rsid w:val="00BC4454"/>
    <w:rsid w:val="00BC48E8"/>
    <w:rsid w:val="00BC6678"/>
    <w:rsid w:val="00BC6972"/>
    <w:rsid w:val="00BD06F4"/>
    <w:rsid w:val="00BD07DD"/>
    <w:rsid w:val="00BD0AE4"/>
    <w:rsid w:val="00BD1379"/>
    <w:rsid w:val="00BD3C36"/>
    <w:rsid w:val="00BD5465"/>
    <w:rsid w:val="00BD6B80"/>
    <w:rsid w:val="00BD727A"/>
    <w:rsid w:val="00BD7E4A"/>
    <w:rsid w:val="00BE1374"/>
    <w:rsid w:val="00BE26AD"/>
    <w:rsid w:val="00BE3A42"/>
    <w:rsid w:val="00BE3FE1"/>
    <w:rsid w:val="00BE5148"/>
    <w:rsid w:val="00BE58B0"/>
    <w:rsid w:val="00BE7607"/>
    <w:rsid w:val="00BE78A9"/>
    <w:rsid w:val="00BF05B9"/>
    <w:rsid w:val="00BF0E17"/>
    <w:rsid w:val="00BF520C"/>
    <w:rsid w:val="00BF54F1"/>
    <w:rsid w:val="00BF5F38"/>
    <w:rsid w:val="00BF605D"/>
    <w:rsid w:val="00BF622A"/>
    <w:rsid w:val="00BF7083"/>
    <w:rsid w:val="00C01A78"/>
    <w:rsid w:val="00C02005"/>
    <w:rsid w:val="00C030A1"/>
    <w:rsid w:val="00C0736C"/>
    <w:rsid w:val="00C101F4"/>
    <w:rsid w:val="00C110D0"/>
    <w:rsid w:val="00C1128A"/>
    <w:rsid w:val="00C11EE1"/>
    <w:rsid w:val="00C1298E"/>
    <w:rsid w:val="00C12D3B"/>
    <w:rsid w:val="00C12FCA"/>
    <w:rsid w:val="00C143F4"/>
    <w:rsid w:val="00C1530F"/>
    <w:rsid w:val="00C157B4"/>
    <w:rsid w:val="00C15D09"/>
    <w:rsid w:val="00C20340"/>
    <w:rsid w:val="00C205D6"/>
    <w:rsid w:val="00C21592"/>
    <w:rsid w:val="00C21E3A"/>
    <w:rsid w:val="00C2262D"/>
    <w:rsid w:val="00C22C4E"/>
    <w:rsid w:val="00C2328F"/>
    <w:rsid w:val="00C23E4C"/>
    <w:rsid w:val="00C24CC6"/>
    <w:rsid w:val="00C24FA6"/>
    <w:rsid w:val="00C25F73"/>
    <w:rsid w:val="00C26489"/>
    <w:rsid w:val="00C266A9"/>
    <w:rsid w:val="00C26D86"/>
    <w:rsid w:val="00C30E1B"/>
    <w:rsid w:val="00C3126C"/>
    <w:rsid w:val="00C32C82"/>
    <w:rsid w:val="00C331DB"/>
    <w:rsid w:val="00C3379D"/>
    <w:rsid w:val="00C3497B"/>
    <w:rsid w:val="00C35376"/>
    <w:rsid w:val="00C3792F"/>
    <w:rsid w:val="00C37A2F"/>
    <w:rsid w:val="00C37DCD"/>
    <w:rsid w:val="00C410C8"/>
    <w:rsid w:val="00C416B3"/>
    <w:rsid w:val="00C416DC"/>
    <w:rsid w:val="00C41B0C"/>
    <w:rsid w:val="00C45EA7"/>
    <w:rsid w:val="00C476DE"/>
    <w:rsid w:val="00C47978"/>
    <w:rsid w:val="00C47DA9"/>
    <w:rsid w:val="00C501CC"/>
    <w:rsid w:val="00C506FE"/>
    <w:rsid w:val="00C50A23"/>
    <w:rsid w:val="00C51B3B"/>
    <w:rsid w:val="00C523DA"/>
    <w:rsid w:val="00C5361C"/>
    <w:rsid w:val="00C564E2"/>
    <w:rsid w:val="00C56B4A"/>
    <w:rsid w:val="00C56F33"/>
    <w:rsid w:val="00C573E8"/>
    <w:rsid w:val="00C57545"/>
    <w:rsid w:val="00C61941"/>
    <w:rsid w:val="00C61EDB"/>
    <w:rsid w:val="00C629A9"/>
    <w:rsid w:val="00C64763"/>
    <w:rsid w:val="00C702A2"/>
    <w:rsid w:val="00C7248C"/>
    <w:rsid w:val="00C7282F"/>
    <w:rsid w:val="00C72C5A"/>
    <w:rsid w:val="00C739D1"/>
    <w:rsid w:val="00C73C58"/>
    <w:rsid w:val="00C743D9"/>
    <w:rsid w:val="00C74629"/>
    <w:rsid w:val="00C74E0A"/>
    <w:rsid w:val="00C80878"/>
    <w:rsid w:val="00C80E96"/>
    <w:rsid w:val="00C8216A"/>
    <w:rsid w:val="00C82433"/>
    <w:rsid w:val="00C824B3"/>
    <w:rsid w:val="00C827EC"/>
    <w:rsid w:val="00C8449D"/>
    <w:rsid w:val="00C84EDC"/>
    <w:rsid w:val="00C85230"/>
    <w:rsid w:val="00C8531E"/>
    <w:rsid w:val="00C85E9B"/>
    <w:rsid w:val="00C86E86"/>
    <w:rsid w:val="00C90DED"/>
    <w:rsid w:val="00C913BE"/>
    <w:rsid w:val="00C91F83"/>
    <w:rsid w:val="00C92724"/>
    <w:rsid w:val="00C92762"/>
    <w:rsid w:val="00C92987"/>
    <w:rsid w:val="00C92AE1"/>
    <w:rsid w:val="00C941F6"/>
    <w:rsid w:val="00C946A6"/>
    <w:rsid w:val="00C95825"/>
    <w:rsid w:val="00C95E9B"/>
    <w:rsid w:val="00CA22CE"/>
    <w:rsid w:val="00CA2C46"/>
    <w:rsid w:val="00CA34D6"/>
    <w:rsid w:val="00CA453F"/>
    <w:rsid w:val="00CA50EF"/>
    <w:rsid w:val="00CA637D"/>
    <w:rsid w:val="00CA67DF"/>
    <w:rsid w:val="00CA68E1"/>
    <w:rsid w:val="00CA7068"/>
    <w:rsid w:val="00CB018B"/>
    <w:rsid w:val="00CB2608"/>
    <w:rsid w:val="00CB3724"/>
    <w:rsid w:val="00CB38EF"/>
    <w:rsid w:val="00CB403F"/>
    <w:rsid w:val="00CB54BB"/>
    <w:rsid w:val="00CB644B"/>
    <w:rsid w:val="00CB7427"/>
    <w:rsid w:val="00CC03A8"/>
    <w:rsid w:val="00CC0B71"/>
    <w:rsid w:val="00CC1408"/>
    <w:rsid w:val="00CC1F08"/>
    <w:rsid w:val="00CC40D8"/>
    <w:rsid w:val="00CC4268"/>
    <w:rsid w:val="00CC4C70"/>
    <w:rsid w:val="00CC657B"/>
    <w:rsid w:val="00CC6923"/>
    <w:rsid w:val="00CC740D"/>
    <w:rsid w:val="00CC7E41"/>
    <w:rsid w:val="00CD33D9"/>
    <w:rsid w:val="00CD44BE"/>
    <w:rsid w:val="00CD4D05"/>
    <w:rsid w:val="00CD5D4A"/>
    <w:rsid w:val="00CD70D1"/>
    <w:rsid w:val="00CD78CB"/>
    <w:rsid w:val="00CD7DE6"/>
    <w:rsid w:val="00CE0603"/>
    <w:rsid w:val="00CE1679"/>
    <w:rsid w:val="00CE2DC1"/>
    <w:rsid w:val="00CE36AC"/>
    <w:rsid w:val="00CE3C54"/>
    <w:rsid w:val="00CE3D32"/>
    <w:rsid w:val="00CE3FFA"/>
    <w:rsid w:val="00CE5147"/>
    <w:rsid w:val="00CE534B"/>
    <w:rsid w:val="00CE6095"/>
    <w:rsid w:val="00CE6AF4"/>
    <w:rsid w:val="00CF069D"/>
    <w:rsid w:val="00CF1397"/>
    <w:rsid w:val="00CF1E28"/>
    <w:rsid w:val="00CF2855"/>
    <w:rsid w:val="00CF3587"/>
    <w:rsid w:val="00CF3B0F"/>
    <w:rsid w:val="00CF4372"/>
    <w:rsid w:val="00CF5D44"/>
    <w:rsid w:val="00CF781E"/>
    <w:rsid w:val="00CF7838"/>
    <w:rsid w:val="00D00393"/>
    <w:rsid w:val="00D003B8"/>
    <w:rsid w:val="00D0265A"/>
    <w:rsid w:val="00D04F5C"/>
    <w:rsid w:val="00D0597C"/>
    <w:rsid w:val="00D07BC5"/>
    <w:rsid w:val="00D10292"/>
    <w:rsid w:val="00D10746"/>
    <w:rsid w:val="00D11837"/>
    <w:rsid w:val="00D124DE"/>
    <w:rsid w:val="00D1255D"/>
    <w:rsid w:val="00D12736"/>
    <w:rsid w:val="00D12CD2"/>
    <w:rsid w:val="00D133B6"/>
    <w:rsid w:val="00D15F23"/>
    <w:rsid w:val="00D16562"/>
    <w:rsid w:val="00D170FB"/>
    <w:rsid w:val="00D224F2"/>
    <w:rsid w:val="00D22A91"/>
    <w:rsid w:val="00D246C2"/>
    <w:rsid w:val="00D24736"/>
    <w:rsid w:val="00D24D7D"/>
    <w:rsid w:val="00D25015"/>
    <w:rsid w:val="00D254F1"/>
    <w:rsid w:val="00D25A88"/>
    <w:rsid w:val="00D2600F"/>
    <w:rsid w:val="00D26E78"/>
    <w:rsid w:val="00D339A9"/>
    <w:rsid w:val="00D34244"/>
    <w:rsid w:val="00D40356"/>
    <w:rsid w:val="00D40725"/>
    <w:rsid w:val="00D40D5A"/>
    <w:rsid w:val="00D4134F"/>
    <w:rsid w:val="00D414DB"/>
    <w:rsid w:val="00D415FA"/>
    <w:rsid w:val="00D43C65"/>
    <w:rsid w:val="00D44FCC"/>
    <w:rsid w:val="00D46F70"/>
    <w:rsid w:val="00D4709C"/>
    <w:rsid w:val="00D47CB8"/>
    <w:rsid w:val="00D516D6"/>
    <w:rsid w:val="00D520B2"/>
    <w:rsid w:val="00D525F2"/>
    <w:rsid w:val="00D54EB8"/>
    <w:rsid w:val="00D558D4"/>
    <w:rsid w:val="00D55A74"/>
    <w:rsid w:val="00D55C3C"/>
    <w:rsid w:val="00D62585"/>
    <w:rsid w:val="00D63B27"/>
    <w:rsid w:val="00D63C18"/>
    <w:rsid w:val="00D63FD2"/>
    <w:rsid w:val="00D6402D"/>
    <w:rsid w:val="00D64351"/>
    <w:rsid w:val="00D64ACE"/>
    <w:rsid w:val="00D65209"/>
    <w:rsid w:val="00D6531A"/>
    <w:rsid w:val="00D65CDC"/>
    <w:rsid w:val="00D673CE"/>
    <w:rsid w:val="00D67FCE"/>
    <w:rsid w:val="00D7154D"/>
    <w:rsid w:val="00D73401"/>
    <w:rsid w:val="00D74D96"/>
    <w:rsid w:val="00D74DE0"/>
    <w:rsid w:val="00D74F16"/>
    <w:rsid w:val="00D76127"/>
    <w:rsid w:val="00D80699"/>
    <w:rsid w:val="00D80901"/>
    <w:rsid w:val="00D81F0A"/>
    <w:rsid w:val="00D8386C"/>
    <w:rsid w:val="00D83AD7"/>
    <w:rsid w:val="00D84011"/>
    <w:rsid w:val="00D84600"/>
    <w:rsid w:val="00D85014"/>
    <w:rsid w:val="00D85F24"/>
    <w:rsid w:val="00D8636A"/>
    <w:rsid w:val="00D86B22"/>
    <w:rsid w:val="00D87129"/>
    <w:rsid w:val="00D871C4"/>
    <w:rsid w:val="00D87508"/>
    <w:rsid w:val="00D8761C"/>
    <w:rsid w:val="00D87759"/>
    <w:rsid w:val="00D87817"/>
    <w:rsid w:val="00D8794B"/>
    <w:rsid w:val="00D91492"/>
    <w:rsid w:val="00D92561"/>
    <w:rsid w:val="00D92588"/>
    <w:rsid w:val="00D931D4"/>
    <w:rsid w:val="00D93C45"/>
    <w:rsid w:val="00D94452"/>
    <w:rsid w:val="00D96389"/>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1775"/>
    <w:rsid w:val="00DB21DE"/>
    <w:rsid w:val="00DB3262"/>
    <w:rsid w:val="00DB3956"/>
    <w:rsid w:val="00DB48F9"/>
    <w:rsid w:val="00DB6496"/>
    <w:rsid w:val="00DB682C"/>
    <w:rsid w:val="00DB7018"/>
    <w:rsid w:val="00DB7370"/>
    <w:rsid w:val="00DC1374"/>
    <w:rsid w:val="00DC1DA8"/>
    <w:rsid w:val="00DC25CE"/>
    <w:rsid w:val="00DC2D16"/>
    <w:rsid w:val="00DC3A55"/>
    <w:rsid w:val="00DC4498"/>
    <w:rsid w:val="00DC5FAE"/>
    <w:rsid w:val="00DC7105"/>
    <w:rsid w:val="00DC7292"/>
    <w:rsid w:val="00DC7353"/>
    <w:rsid w:val="00DC77A0"/>
    <w:rsid w:val="00DD03D7"/>
    <w:rsid w:val="00DD059C"/>
    <w:rsid w:val="00DD06E6"/>
    <w:rsid w:val="00DD282F"/>
    <w:rsid w:val="00DD2BB2"/>
    <w:rsid w:val="00DD4313"/>
    <w:rsid w:val="00DD5637"/>
    <w:rsid w:val="00DD5C82"/>
    <w:rsid w:val="00DD5F9C"/>
    <w:rsid w:val="00DD6C49"/>
    <w:rsid w:val="00DD6D14"/>
    <w:rsid w:val="00DD79D5"/>
    <w:rsid w:val="00DE0749"/>
    <w:rsid w:val="00DE420A"/>
    <w:rsid w:val="00DE42DE"/>
    <w:rsid w:val="00DE46AF"/>
    <w:rsid w:val="00DE4DEB"/>
    <w:rsid w:val="00DE52FA"/>
    <w:rsid w:val="00DE773E"/>
    <w:rsid w:val="00DF0B26"/>
    <w:rsid w:val="00DF1527"/>
    <w:rsid w:val="00DF19BE"/>
    <w:rsid w:val="00DF40D3"/>
    <w:rsid w:val="00DF6962"/>
    <w:rsid w:val="00DF6CD8"/>
    <w:rsid w:val="00DF7C0E"/>
    <w:rsid w:val="00DF7D91"/>
    <w:rsid w:val="00DF7F18"/>
    <w:rsid w:val="00E00658"/>
    <w:rsid w:val="00E0205E"/>
    <w:rsid w:val="00E02107"/>
    <w:rsid w:val="00E03507"/>
    <w:rsid w:val="00E04007"/>
    <w:rsid w:val="00E051E0"/>
    <w:rsid w:val="00E07BD7"/>
    <w:rsid w:val="00E07EC9"/>
    <w:rsid w:val="00E14244"/>
    <w:rsid w:val="00E158B6"/>
    <w:rsid w:val="00E1605A"/>
    <w:rsid w:val="00E16C8F"/>
    <w:rsid w:val="00E16E0E"/>
    <w:rsid w:val="00E17F5A"/>
    <w:rsid w:val="00E21AF8"/>
    <w:rsid w:val="00E21C11"/>
    <w:rsid w:val="00E21EDE"/>
    <w:rsid w:val="00E225E3"/>
    <w:rsid w:val="00E23B36"/>
    <w:rsid w:val="00E245DA"/>
    <w:rsid w:val="00E24AC8"/>
    <w:rsid w:val="00E25A52"/>
    <w:rsid w:val="00E26B56"/>
    <w:rsid w:val="00E2739A"/>
    <w:rsid w:val="00E301EC"/>
    <w:rsid w:val="00E3041A"/>
    <w:rsid w:val="00E30616"/>
    <w:rsid w:val="00E3158D"/>
    <w:rsid w:val="00E31686"/>
    <w:rsid w:val="00E32812"/>
    <w:rsid w:val="00E330FF"/>
    <w:rsid w:val="00E33FC2"/>
    <w:rsid w:val="00E3513F"/>
    <w:rsid w:val="00E357E8"/>
    <w:rsid w:val="00E35DC4"/>
    <w:rsid w:val="00E415D6"/>
    <w:rsid w:val="00E419C3"/>
    <w:rsid w:val="00E42FAD"/>
    <w:rsid w:val="00E43302"/>
    <w:rsid w:val="00E4339D"/>
    <w:rsid w:val="00E43F98"/>
    <w:rsid w:val="00E451F0"/>
    <w:rsid w:val="00E45D05"/>
    <w:rsid w:val="00E470D6"/>
    <w:rsid w:val="00E470FB"/>
    <w:rsid w:val="00E47D6F"/>
    <w:rsid w:val="00E50164"/>
    <w:rsid w:val="00E5038A"/>
    <w:rsid w:val="00E50D7D"/>
    <w:rsid w:val="00E51649"/>
    <w:rsid w:val="00E521B7"/>
    <w:rsid w:val="00E54543"/>
    <w:rsid w:val="00E54CC3"/>
    <w:rsid w:val="00E55C68"/>
    <w:rsid w:val="00E56A30"/>
    <w:rsid w:val="00E56D3B"/>
    <w:rsid w:val="00E57339"/>
    <w:rsid w:val="00E616C6"/>
    <w:rsid w:val="00E62513"/>
    <w:rsid w:val="00E628A9"/>
    <w:rsid w:val="00E64472"/>
    <w:rsid w:val="00E6462B"/>
    <w:rsid w:val="00E64762"/>
    <w:rsid w:val="00E64E8B"/>
    <w:rsid w:val="00E65E5F"/>
    <w:rsid w:val="00E6750B"/>
    <w:rsid w:val="00E676B5"/>
    <w:rsid w:val="00E71CCB"/>
    <w:rsid w:val="00E72087"/>
    <w:rsid w:val="00E73742"/>
    <w:rsid w:val="00E75651"/>
    <w:rsid w:val="00E75D2A"/>
    <w:rsid w:val="00E76B73"/>
    <w:rsid w:val="00E80CB5"/>
    <w:rsid w:val="00E82839"/>
    <w:rsid w:val="00E82C07"/>
    <w:rsid w:val="00E85C93"/>
    <w:rsid w:val="00E85D1B"/>
    <w:rsid w:val="00E869C7"/>
    <w:rsid w:val="00E86ABF"/>
    <w:rsid w:val="00E86C64"/>
    <w:rsid w:val="00E90B52"/>
    <w:rsid w:val="00E919D0"/>
    <w:rsid w:val="00E91DBA"/>
    <w:rsid w:val="00E920BE"/>
    <w:rsid w:val="00E92713"/>
    <w:rsid w:val="00E93EB2"/>
    <w:rsid w:val="00E94878"/>
    <w:rsid w:val="00E95BF3"/>
    <w:rsid w:val="00E97206"/>
    <w:rsid w:val="00E978D3"/>
    <w:rsid w:val="00EA00C0"/>
    <w:rsid w:val="00EA0F9B"/>
    <w:rsid w:val="00EA209B"/>
    <w:rsid w:val="00EA2EFF"/>
    <w:rsid w:val="00EA3935"/>
    <w:rsid w:val="00EA5480"/>
    <w:rsid w:val="00EA623F"/>
    <w:rsid w:val="00EA655F"/>
    <w:rsid w:val="00EA6792"/>
    <w:rsid w:val="00EA777D"/>
    <w:rsid w:val="00EA7C1A"/>
    <w:rsid w:val="00EA7CB6"/>
    <w:rsid w:val="00EB058A"/>
    <w:rsid w:val="00EB0CC5"/>
    <w:rsid w:val="00EB14EA"/>
    <w:rsid w:val="00EB1B07"/>
    <w:rsid w:val="00EB1C2B"/>
    <w:rsid w:val="00EB20CA"/>
    <w:rsid w:val="00EB5FB8"/>
    <w:rsid w:val="00EB601E"/>
    <w:rsid w:val="00EB609A"/>
    <w:rsid w:val="00EB68B1"/>
    <w:rsid w:val="00EB69EE"/>
    <w:rsid w:val="00EB6F76"/>
    <w:rsid w:val="00EC0026"/>
    <w:rsid w:val="00EC0A64"/>
    <w:rsid w:val="00EC0B69"/>
    <w:rsid w:val="00EC0E42"/>
    <w:rsid w:val="00EC0E93"/>
    <w:rsid w:val="00EC1422"/>
    <w:rsid w:val="00EC1599"/>
    <w:rsid w:val="00EC1C6D"/>
    <w:rsid w:val="00EC66B8"/>
    <w:rsid w:val="00EC6D92"/>
    <w:rsid w:val="00EC7C6E"/>
    <w:rsid w:val="00ED015B"/>
    <w:rsid w:val="00ED0E50"/>
    <w:rsid w:val="00ED13A0"/>
    <w:rsid w:val="00ED1EAB"/>
    <w:rsid w:val="00ED6558"/>
    <w:rsid w:val="00EE0C01"/>
    <w:rsid w:val="00EE0FDD"/>
    <w:rsid w:val="00EE1A4A"/>
    <w:rsid w:val="00EE3085"/>
    <w:rsid w:val="00EE3734"/>
    <w:rsid w:val="00EE3C7A"/>
    <w:rsid w:val="00EE4A69"/>
    <w:rsid w:val="00EE4ABE"/>
    <w:rsid w:val="00EE60CA"/>
    <w:rsid w:val="00EE7CA6"/>
    <w:rsid w:val="00EF0508"/>
    <w:rsid w:val="00EF07B1"/>
    <w:rsid w:val="00EF0DBE"/>
    <w:rsid w:val="00EF25FC"/>
    <w:rsid w:val="00EF278D"/>
    <w:rsid w:val="00EF3736"/>
    <w:rsid w:val="00EF4F51"/>
    <w:rsid w:val="00EF570E"/>
    <w:rsid w:val="00EF5827"/>
    <w:rsid w:val="00EF5C67"/>
    <w:rsid w:val="00EF5CED"/>
    <w:rsid w:val="00EF60B3"/>
    <w:rsid w:val="00EF6914"/>
    <w:rsid w:val="00EF7543"/>
    <w:rsid w:val="00F008B9"/>
    <w:rsid w:val="00F015F5"/>
    <w:rsid w:val="00F01635"/>
    <w:rsid w:val="00F0499E"/>
    <w:rsid w:val="00F077FD"/>
    <w:rsid w:val="00F07BEF"/>
    <w:rsid w:val="00F108DC"/>
    <w:rsid w:val="00F10CC5"/>
    <w:rsid w:val="00F10FC4"/>
    <w:rsid w:val="00F1102B"/>
    <w:rsid w:val="00F1147B"/>
    <w:rsid w:val="00F11B0C"/>
    <w:rsid w:val="00F137AC"/>
    <w:rsid w:val="00F13CEF"/>
    <w:rsid w:val="00F14C29"/>
    <w:rsid w:val="00F15A5F"/>
    <w:rsid w:val="00F15C72"/>
    <w:rsid w:val="00F16A7C"/>
    <w:rsid w:val="00F209E5"/>
    <w:rsid w:val="00F20FF2"/>
    <w:rsid w:val="00F249AA"/>
    <w:rsid w:val="00F24E89"/>
    <w:rsid w:val="00F25A9B"/>
    <w:rsid w:val="00F2613E"/>
    <w:rsid w:val="00F2691D"/>
    <w:rsid w:val="00F2700C"/>
    <w:rsid w:val="00F275F9"/>
    <w:rsid w:val="00F27675"/>
    <w:rsid w:val="00F3158B"/>
    <w:rsid w:val="00F3320F"/>
    <w:rsid w:val="00F33298"/>
    <w:rsid w:val="00F34309"/>
    <w:rsid w:val="00F374F8"/>
    <w:rsid w:val="00F37505"/>
    <w:rsid w:val="00F3765C"/>
    <w:rsid w:val="00F40F0F"/>
    <w:rsid w:val="00F41B04"/>
    <w:rsid w:val="00F41CFD"/>
    <w:rsid w:val="00F42241"/>
    <w:rsid w:val="00F46A09"/>
    <w:rsid w:val="00F500E9"/>
    <w:rsid w:val="00F50DBD"/>
    <w:rsid w:val="00F5129F"/>
    <w:rsid w:val="00F52124"/>
    <w:rsid w:val="00F528B8"/>
    <w:rsid w:val="00F52E97"/>
    <w:rsid w:val="00F52EA8"/>
    <w:rsid w:val="00F533B8"/>
    <w:rsid w:val="00F53DF5"/>
    <w:rsid w:val="00F5544A"/>
    <w:rsid w:val="00F557B9"/>
    <w:rsid w:val="00F57F8C"/>
    <w:rsid w:val="00F601C7"/>
    <w:rsid w:val="00F62EE1"/>
    <w:rsid w:val="00F63175"/>
    <w:rsid w:val="00F6375B"/>
    <w:rsid w:val="00F664A4"/>
    <w:rsid w:val="00F702A6"/>
    <w:rsid w:val="00F732DA"/>
    <w:rsid w:val="00F73991"/>
    <w:rsid w:val="00F74866"/>
    <w:rsid w:val="00F7563C"/>
    <w:rsid w:val="00F7677F"/>
    <w:rsid w:val="00F768B5"/>
    <w:rsid w:val="00F76F09"/>
    <w:rsid w:val="00F775BE"/>
    <w:rsid w:val="00F8013B"/>
    <w:rsid w:val="00F80A3F"/>
    <w:rsid w:val="00F8213D"/>
    <w:rsid w:val="00F827FC"/>
    <w:rsid w:val="00F82B7A"/>
    <w:rsid w:val="00F85021"/>
    <w:rsid w:val="00F850B4"/>
    <w:rsid w:val="00F865C7"/>
    <w:rsid w:val="00F86A57"/>
    <w:rsid w:val="00F874A5"/>
    <w:rsid w:val="00F91DE0"/>
    <w:rsid w:val="00F91F45"/>
    <w:rsid w:val="00F92103"/>
    <w:rsid w:val="00F9241E"/>
    <w:rsid w:val="00F92A2F"/>
    <w:rsid w:val="00F94E7B"/>
    <w:rsid w:val="00F95241"/>
    <w:rsid w:val="00F961A5"/>
    <w:rsid w:val="00F96963"/>
    <w:rsid w:val="00F971F5"/>
    <w:rsid w:val="00FA1414"/>
    <w:rsid w:val="00FA1BFB"/>
    <w:rsid w:val="00FA1C12"/>
    <w:rsid w:val="00FA1CA7"/>
    <w:rsid w:val="00FA1D0A"/>
    <w:rsid w:val="00FA23D9"/>
    <w:rsid w:val="00FA31A4"/>
    <w:rsid w:val="00FA34CC"/>
    <w:rsid w:val="00FA52FB"/>
    <w:rsid w:val="00FA6F15"/>
    <w:rsid w:val="00FA70C5"/>
    <w:rsid w:val="00FB0064"/>
    <w:rsid w:val="00FB0BA4"/>
    <w:rsid w:val="00FB19E3"/>
    <w:rsid w:val="00FB1EC3"/>
    <w:rsid w:val="00FB5149"/>
    <w:rsid w:val="00FB53D9"/>
    <w:rsid w:val="00FB7262"/>
    <w:rsid w:val="00FC09EB"/>
    <w:rsid w:val="00FC12F7"/>
    <w:rsid w:val="00FC2FC6"/>
    <w:rsid w:val="00FC49AD"/>
    <w:rsid w:val="00FC500F"/>
    <w:rsid w:val="00FC50BE"/>
    <w:rsid w:val="00FC60EE"/>
    <w:rsid w:val="00FC6A77"/>
    <w:rsid w:val="00FC6EBE"/>
    <w:rsid w:val="00FD382A"/>
    <w:rsid w:val="00FD3EA8"/>
    <w:rsid w:val="00FD43E6"/>
    <w:rsid w:val="00FD49ED"/>
    <w:rsid w:val="00FD5B86"/>
    <w:rsid w:val="00FD62FB"/>
    <w:rsid w:val="00FD6871"/>
    <w:rsid w:val="00FD7182"/>
    <w:rsid w:val="00FE030B"/>
    <w:rsid w:val="00FE0EC0"/>
    <w:rsid w:val="00FE1A75"/>
    <w:rsid w:val="00FE40B8"/>
    <w:rsid w:val="00FE5859"/>
    <w:rsid w:val="00FE6D3D"/>
    <w:rsid w:val="00FE72E4"/>
    <w:rsid w:val="00FE790A"/>
    <w:rsid w:val="00FF136C"/>
    <w:rsid w:val="00FF1881"/>
    <w:rsid w:val="00FF3842"/>
    <w:rsid w:val="00FF4808"/>
    <w:rsid w:val="00FF532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 w:type="paragraph" w:styleId="FootnoteText">
    <w:name w:val="footnote text"/>
    <w:basedOn w:val="Normal"/>
    <w:link w:val="FootnoteTextChar"/>
    <w:uiPriority w:val="99"/>
    <w:unhideWhenUsed/>
    <w:rsid w:val="00F15A5F"/>
    <w:pPr>
      <w:spacing w:after="0" w:line="240" w:lineRule="auto"/>
    </w:pPr>
    <w:rPr>
      <w:sz w:val="20"/>
      <w:szCs w:val="20"/>
    </w:rPr>
  </w:style>
  <w:style w:type="character" w:customStyle="1" w:styleId="FootnoteTextChar">
    <w:name w:val="Footnote Text Char"/>
    <w:basedOn w:val="DefaultParagraphFont"/>
    <w:link w:val="FootnoteText"/>
    <w:uiPriority w:val="99"/>
    <w:rsid w:val="00F15A5F"/>
    <w:rPr>
      <w:rFonts w:ascii="Times New Roman" w:hAnsi="Times New Roman"/>
      <w:sz w:val="20"/>
      <w:szCs w:val="20"/>
    </w:rPr>
  </w:style>
  <w:style w:type="character" w:styleId="FootnoteReference">
    <w:name w:val="footnote reference"/>
    <w:basedOn w:val="DefaultParagraphFont"/>
    <w:uiPriority w:val="99"/>
    <w:semiHidden/>
    <w:unhideWhenUsed/>
    <w:rsid w:val="00F15A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01412">
      <w:bodyDiv w:val="1"/>
      <w:marLeft w:val="0"/>
      <w:marRight w:val="0"/>
      <w:marTop w:val="0"/>
      <w:marBottom w:val="0"/>
      <w:divBdr>
        <w:top w:val="none" w:sz="0" w:space="0" w:color="auto"/>
        <w:left w:val="none" w:sz="0" w:space="0" w:color="auto"/>
        <w:bottom w:val="none" w:sz="0" w:space="0" w:color="auto"/>
        <w:right w:val="none" w:sz="0" w:space="0" w:color="auto"/>
      </w:divBdr>
    </w:div>
    <w:div w:id="21127051">
      <w:bodyDiv w:val="1"/>
      <w:marLeft w:val="0"/>
      <w:marRight w:val="0"/>
      <w:marTop w:val="0"/>
      <w:marBottom w:val="0"/>
      <w:divBdr>
        <w:top w:val="none" w:sz="0" w:space="0" w:color="auto"/>
        <w:left w:val="none" w:sz="0" w:space="0" w:color="auto"/>
        <w:bottom w:val="none" w:sz="0" w:space="0" w:color="auto"/>
        <w:right w:val="none" w:sz="0" w:space="0" w:color="auto"/>
      </w:divBdr>
      <w:divsChild>
        <w:div w:id="1673142833">
          <w:marLeft w:val="274"/>
          <w:marRight w:val="0"/>
          <w:marTop w:val="0"/>
          <w:marBottom w:val="0"/>
          <w:divBdr>
            <w:top w:val="none" w:sz="0" w:space="0" w:color="auto"/>
            <w:left w:val="none" w:sz="0" w:space="0" w:color="auto"/>
            <w:bottom w:val="none" w:sz="0" w:space="0" w:color="auto"/>
            <w:right w:val="none" w:sz="0" w:space="0" w:color="auto"/>
          </w:divBdr>
        </w:div>
        <w:div w:id="1353873194">
          <w:marLeft w:val="274"/>
          <w:marRight w:val="0"/>
          <w:marTop w:val="0"/>
          <w:marBottom w:val="0"/>
          <w:divBdr>
            <w:top w:val="none" w:sz="0" w:space="0" w:color="auto"/>
            <w:left w:val="none" w:sz="0" w:space="0" w:color="auto"/>
            <w:bottom w:val="none" w:sz="0" w:space="0" w:color="auto"/>
            <w:right w:val="none" w:sz="0" w:space="0" w:color="auto"/>
          </w:divBdr>
        </w:div>
        <w:div w:id="1932539839">
          <w:marLeft w:val="274"/>
          <w:marRight w:val="0"/>
          <w:marTop w:val="0"/>
          <w:marBottom w:val="0"/>
          <w:divBdr>
            <w:top w:val="none" w:sz="0" w:space="0" w:color="auto"/>
            <w:left w:val="none" w:sz="0" w:space="0" w:color="auto"/>
            <w:bottom w:val="none" w:sz="0" w:space="0" w:color="auto"/>
            <w:right w:val="none" w:sz="0" w:space="0" w:color="auto"/>
          </w:divBdr>
        </w:div>
        <w:div w:id="296840880">
          <w:marLeft w:val="274"/>
          <w:marRight w:val="0"/>
          <w:marTop w:val="0"/>
          <w:marBottom w:val="0"/>
          <w:divBdr>
            <w:top w:val="none" w:sz="0" w:space="0" w:color="auto"/>
            <w:left w:val="none" w:sz="0" w:space="0" w:color="auto"/>
            <w:bottom w:val="none" w:sz="0" w:space="0" w:color="auto"/>
            <w:right w:val="none" w:sz="0" w:space="0" w:color="auto"/>
          </w:divBdr>
        </w:div>
      </w:divsChild>
    </w:div>
    <w:div w:id="24910111">
      <w:bodyDiv w:val="1"/>
      <w:marLeft w:val="0"/>
      <w:marRight w:val="0"/>
      <w:marTop w:val="0"/>
      <w:marBottom w:val="0"/>
      <w:divBdr>
        <w:top w:val="none" w:sz="0" w:space="0" w:color="auto"/>
        <w:left w:val="none" w:sz="0" w:space="0" w:color="auto"/>
        <w:bottom w:val="none" w:sz="0" w:space="0" w:color="auto"/>
        <w:right w:val="none" w:sz="0" w:space="0" w:color="auto"/>
      </w:divBdr>
    </w:div>
    <w:div w:id="44723985">
      <w:bodyDiv w:val="1"/>
      <w:marLeft w:val="0"/>
      <w:marRight w:val="0"/>
      <w:marTop w:val="0"/>
      <w:marBottom w:val="0"/>
      <w:divBdr>
        <w:top w:val="none" w:sz="0" w:space="0" w:color="auto"/>
        <w:left w:val="none" w:sz="0" w:space="0" w:color="auto"/>
        <w:bottom w:val="none" w:sz="0" w:space="0" w:color="auto"/>
        <w:right w:val="none" w:sz="0" w:space="0" w:color="auto"/>
      </w:divBdr>
    </w:div>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79176774">
      <w:bodyDiv w:val="1"/>
      <w:marLeft w:val="0"/>
      <w:marRight w:val="0"/>
      <w:marTop w:val="0"/>
      <w:marBottom w:val="0"/>
      <w:divBdr>
        <w:top w:val="none" w:sz="0" w:space="0" w:color="auto"/>
        <w:left w:val="none" w:sz="0" w:space="0" w:color="auto"/>
        <w:bottom w:val="none" w:sz="0" w:space="0" w:color="auto"/>
        <w:right w:val="none" w:sz="0" w:space="0" w:color="auto"/>
      </w:divBdr>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161285310">
      <w:bodyDiv w:val="1"/>
      <w:marLeft w:val="0"/>
      <w:marRight w:val="0"/>
      <w:marTop w:val="0"/>
      <w:marBottom w:val="0"/>
      <w:divBdr>
        <w:top w:val="none" w:sz="0" w:space="0" w:color="auto"/>
        <w:left w:val="none" w:sz="0" w:space="0" w:color="auto"/>
        <w:bottom w:val="none" w:sz="0" w:space="0" w:color="auto"/>
        <w:right w:val="none" w:sz="0" w:space="0" w:color="auto"/>
      </w:divBdr>
      <w:divsChild>
        <w:div w:id="1147743004">
          <w:marLeft w:val="274"/>
          <w:marRight w:val="0"/>
          <w:marTop w:val="0"/>
          <w:marBottom w:val="0"/>
          <w:divBdr>
            <w:top w:val="none" w:sz="0" w:space="0" w:color="auto"/>
            <w:left w:val="none" w:sz="0" w:space="0" w:color="auto"/>
            <w:bottom w:val="none" w:sz="0" w:space="0" w:color="auto"/>
            <w:right w:val="none" w:sz="0" w:space="0" w:color="auto"/>
          </w:divBdr>
        </w:div>
        <w:div w:id="394864946">
          <w:marLeft w:val="274"/>
          <w:marRight w:val="0"/>
          <w:marTop w:val="0"/>
          <w:marBottom w:val="0"/>
          <w:divBdr>
            <w:top w:val="none" w:sz="0" w:space="0" w:color="auto"/>
            <w:left w:val="none" w:sz="0" w:space="0" w:color="auto"/>
            <w:bottom w:val="none" w:sz="0" w:space="0" w:color="auto"/>
            <w:right w:val="none" w:sz="0" w:space="0" w:color="auto"/>
          </w:divBdr>
        </w:div>
      </w:divsChild>
    </w:div>
    <w:div w:id="186406693">
      <w:bodyDiv w:val="1"/>
      <w:marLeft w:val="0"/>
      <w:marRight w:val="0"/>
      <w:marTop w:val="0"/>
      <w:marBottom w:val="0"/>
      <w:divBdr>
        <w:top w:val="none" w:sz="0" w:space="0" w:color="auto"/>
        <w:left w:val="none" w:sz="0" w:space="0" w:color="auto"/>
        <w:bottom w:val="none" w:sz="0" w:space="0" w:color="auto"/>
        <w:right w:val="none" w:sz="0" w:space="0" w:color="auto"/>
      </w:divBdr>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249000036">
      <w:bodyDiv w:val="1"/>
      <w:marLeft w:val="0"/>
      <w:marRight w:val="0"/>
      <w:marTop w:val="0"/>
      <w:marBottom w:val="0"/>
      <w:divBdr>
        <w:top w:val="none" w:sz="0" w:space="0" w:color="auto"/>
        <w:left w:val="none" w:sz="0" w:space="0" w:color="auto"/>
        <w:bottom w:val="none" w:sz="0" w:space="0" w:color="auto"/>
        <w:right w:val="none" w:sz="0" w:space="0" w:color="auto"/>
      </w:divBdr>
    </w:div>
    <w:div w:id="302546364">
      <w:bodyDiv w:val="1"/>
      <w:marLeft w:val="0"/>
      <w:marRight w:val="0"/>
      <w:marTop w:val="0"/>
      <w:marBottom w:val="0"/>
      <w:divBdr>
        <w:top w:val="none" w:sz="0" w:space="0" w:color="auto"/>
        <w:left w:val="none" w:sz="0" w:space="0" w:color="auto"/>
        <w:bottom w:val="none" w:sz="0" w:space="0" w:color="auto"/>
        <w:right w:val="none" w:sz="0" w:space="0" w:color="auto"/>
      </w:divBdr>
      <w:divsChild>
        <w:div w:id="134612883">
          <w:marLeft w:val="274"/>
          <w:marRight w:val="0"/>
          <w:marTop w:val="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36884395">
      <w:bodyDiv w:val="1"/>
      <w:marLeft w:val="0"/>
      <w:marRight w:val="0"/>
      <w:marTop w:val="0"/>
      <w:marBottom w:val="0"/>
      <w:divBdr>
        <w:top w:val="none" w:sz="0" w:space="0" w:color="auto"/>
        <w:left w:val="none" w:sz="0" w:space="0" w:color="auto"/>
        <w:bottom w:val="none" w:sz="0" w:space="0" w:color="auto"/>
        <w:right w:val="none" w:sz="0" w:space="0" w:color="auto"/>
      </w:divBdr>
    </w:div>
    <w:div w:id="337466424">
      <w:bodyDiv w:val="1"/>
      <w:marLeft w:val="0"/>
      <w:marRight w:val="0"/>
      <w:marTop w:val="0"/>
      <w:marBottom w:val="0"/>
      <w:divBdr>
        <w:top w:val="none" w:sz="0" w:space="0" w:color="auto"/>
        <w:left w:val="none" w:sz="0" w:space="0" w:color="auto"/>
        <w:bottom w:val="none" w:sz="0" w:space="0" w:color="auto"/>
        <w:right w:val="none" w:sz="0" w:space="0" w:color="auto"/>
      </w:divBdr>
      <w:divsChild>
        <w:div w:id="773014555">
          <w:marLeft w:val="274"/>
          <w:marRight w:val="0"/>
          <w:marTop w:val="0"/>
          <w:marBottom w:val="0"/>
          <w:divBdr>
            <w:top w:val="none" w:sz="0" w:space="0" w:color="auto"/>
            <w:left w:val="none" w:sz="0" w:space="0" w:color="auto"/>
            <w:bottom w:val="none" w:sz="0" w:space="0" w:color="auto"/>
            <w:right w:val="none" w:sz="0" w:space="0" w:color="auto"/>
          </w:divBdr>
        </w:div>
        <w:div w:id="1606957991">
          <w:marLeft w:val="274"/>
          <w:marRight w:val="0"/>
          <w:marTop w:val="0"/>
          <w:marBottom w:val="0"/>
          <w:divBdr>
            <w:top w:val="none" w:sz="0" w:space="0" w:color="auto"/>
            <w:left w:val="none" w:sz="0" w:space="0" w:color="auto"/>
            <w:bottom w:val="none" w:sz="0" w:space="0" w:color="auto"/>
            <w:right w:val="none" w:sz="0" w:space="0" w:color="auto"/>
          </w:divBdr>
        </w:div>
      </w:divsChild>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5666699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16243601">
      <w:bodyDiv w:val="1"/>
      <w:marLeft w:val="0"/>
      <w:marRight w:val="0"/>
      <w:marTop w:val="0"/>
      <w:marBottom w:val="0"/>
      <w:divBdr>
        <w:top w:val="none" w:sz="0" w:space="0" w:color="auto"/>
        <w:left w:val="none" w:sz="0" w:space="0" w:color="auto"/>
        <w:bottom w:val="none" w:sz="0" w:space="0" w:color="auto"/>
        <w:right w:val="none" w:sz="0" w:space="0" w:color="auto"/>
      </w:divBdr>
      <w:divsChild>
        <w:div w:id="1877739114">
          <w:marLeft w:val="288"/>
          <w:marRight w:val="0"/>
          <w:marTop w:val="0"/>
          <w:marBottom w:val="0"/>
          <w:divBdr>
            <w:top w:val="none" w:sz="0" w:space="0" w:color="auto"/>
            <w:left w:val="none" w:sz="0" w:space="0" w:color="auto"/>
            <w:bottom w:val="none" w:sz="0" w:space="0" w:color="auto"/>
            <w:right w:val="none" w:sz="0" w:space="0" w:color="auto"/>
          </w:divBdr>
        </w:div>
      </w:divsChild>
    </w:div>
    <w:div w:id="718748732">
      <w:bodyDiv w:val="1"/>
      <w:marLeft w:val="0"/>
      <w:marRight w:val="0"/>
      <w:marTop w:val="0"/>
      <w:marBottom w:val="0"/>
      <w:divBdr>
        <w:top w:val="none" w:sz="0" w:space="0" w:color="auto"/>
        <w:left w:val="none" w:sz="0" w:space="0" w:color="auto"/>
        <w:bottom w:val="none" w:sz="0" w:space="0" w:color="auto"/>
        <w:right w:val="none" w:sz="0" w:space="0" w:color="auto"/>
      </w:divBdr>
      <w:divsChild>
        <w:div w:id="1902666971">
          <w:marLeft w:val="274"/>
          <w:marRight w:val="0"/>
          <w:marTop w:val="0"/>
          <w:marBottom w:val="0"/>
          <w:divBdr>
            <w:top w:val="none" w:sz="0" w:space="0" w:color="auto"/>
            <w:left w:val="none" w:sz="0" w:space="0" w:color="auto"/>
            <w:bottom w:val="none" w:sz="0" w:space="0" w:color="auto"/>
            <w:right w:val="none" w:sz="0" w:space="0" w:color="auto"/>
          </w:divBdr>
        </w:div>
        <w:div w:id="625165322">
          <w:marLeft w:val="274"/>
          <w:marRight w:val="0"/>
          <w:marTop w:val="0"/>
          <w:marBottom w:val="0"/>
          <w:divBdr>
            <w:top w:val="none" w:sz="0" w:space="0" w:color="auto"/>
            <w:left w:val="none" w:sz="0" w:space="0" w:color="auto"/>
            <w:bottom w:val="none" w:sz="0" w:space="0" w:color="auto"/>
            <w:right w:val="none" w:sz="0" w:space="0" w:color="auto"/>
          </w:divBdr>
        </w:div>
        <w:div w:id="2032366422">
          <w:marLeft w:val="274"/>
          <w:marRight w:val="0"/>
          <w:marTop w:val="0"/>
          <w:marBottom w:val="0"/>
          <w:divBdr>
            <w:top w:val="none" w:sz="0" w:space="0" w:color="auto"/>
            <w:left w:val="none" w:sz="0" w:space="0" w:color="auto"/>
            <w:bottom w:val="none" w:sz="0" w:space="0" w:color="auto"/>
            <w:right w:val="none" w:sz="0" w:space="0" w:color="auto"/>
          </w:divBdr>
        </w:div>
        <w:div w:id="375006729">
          <w:marLeft w:val="274"/>
          <w:marRight w:val="0"/>
          <w:marTop w:val="0"/>
          <w:marBottom w:val="0"/>
          <w:divBdr>
            <w:top w:val="none" w:sz="0" w:space="0" w:color="auto"/>
            <w:left w:val="none" w:sz="0" w:space="0" w:color="auto"/>
            <w:bottom w:val="none" w:sz="0" w:space="0" w:color="auto"/>
            <w:right w:val="none" w:sz="0" w:space="0" w:color="auto"/>
          </w:divBdr>
        </w:div>
      </w:divsChild>
    </w:div>
    <w:div w:id="737829969">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807672441">
      <w:bodyDiv w:val="1"/>
      <w:marLeft w:val="0"/>
      <w:marRight w:val="0"/>
      <w:marTop w:val="0"/>
      <w:marBottom w:val="0"/>
      <w:divBdr>
        <w:top w:val="none" w:sz="0" w:space="0" w:color="auto"/>
        <w:left w:val="none" w:sz="0" w:space="0" w:color="auto"/>
        <w:bottom w:val="none" w:sz="0" w:space="0" w:color="auto"/>
        <w:right w:val="none" w:sz="0" w:space="0" w:color="auto"/>
      </w:divBdr>
      <w:divsChild>
        <w:div w:id="703093473">
          <w:marLeft w:val="288"/>
          <w:marRight w:val="0"/>
          <w:marTop w:val="0"/>
          <w:marBottom w:val="0"/>
          <w:divBdr>
            <w:top w:val="none" w:sz="0" w:space="0" w:color="auto"/>
            <w:left w:val="none" w:sz="0" w:space="0" w:color="auto"/>
            <w:bottom w:val="none" w:sz="0" w:space="0" w:color="auto"/>
            <w:right w:val="none" w:sz="0" w:space="0" w:color="auto"/>
          </w:divBdr>
        </w:div>
        <w:div w:id="1615939545">
          <w:marLeft w:val="288"/>
          <w:marRight w:val="0"/>
          <w:marTop w:val="0"/>
          <w:marBottom w:val="0"/>
          <w:divBdr>
            <w:top w:val="none" w:sz="0" w:space="0" w:color="auto"/>
            <w:left w:val="none" w:sz="0" w:space="0" w:color="auto"/>
            <w:bottom w:val="none" w:sz="0" w:space="0" w:color="auto"/>
            <w:right w:val="none" w:sz="0" w:space="0" w:color="auto"/>
          </w:divBdr>
        </w:div>
        <w:div w:id="406919748">
          <w:marLeft w:val="288"/>
          <w:marRight w:val="0"/>
          <w:marTop w:val="0"/>
          <w:marBottom w:val="0"/>
          <w:divBdr>
            <w:top w:val="none" w:sz="0" w:space="0" w:color="auto"/>
            <w:left w:val="none" w:sz="0" w:space="0" w:color="auto"/>
            <w:bottom w:val="none" w:sz="0" w:space="0" w:color="auto"/>
            <w:right w:val="none" w:sz="0" w:space="0" w:color="auto"/>
          </w:divBdr>
        </w:div>
      </w:divsChild>
    </w:div>
    <w:div w:id="816216736">
      <w:bodyDiv w:val="1"/>
      <w:marLeft w:val="0"/>
      <w:marRight w:val="0"/>
      <w:marTop w:val="0"/>
      <w:marBottom w:val="0"/>
      <w:divBdr>
        <w:top w:val="none" w:sz="0" w:space="0" w:color="auto"/>
        <w:left w:val="none" w:sz="0" w:space="0" w:color="auto"/>
        <w:bottom w:val="none" w:sz="0" w:space="0" w:color="auto"/>
        <w:right w:val="none" w:sz="0" w:space="0" w:color="auto"/>
      </w:divBdr>
    </w:div>
    <w:div w:id="903612825">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44120979">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55606366">
      <w:bodyDiv w:val="1"/>
      <w:marLeft w:val="0"/>
      <w:marRight w:val="0"/>
      <w:marTop w:val="0"/>
      <w:marBottom w:val="0"/>
      <w:divBdr>
        <w:top w:val="none" w:sz="0" w:space="0" w:color="auto"/>
        <w:left w:val="none" w:sz="0" w:space="0" w:color="auto"/>
        <w:bottom w:val="none" w:sz="0" w:space="0" w:color="auto"/>
        <w:right w:val="none" w:sz="0" w:space="0" w:color="auto"/>
      </w:divBdr>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00514039">
      <w:bodyDiv w:val="1"/>
      <w:marLeft w:val="0"/>
      <w:marRight w:val="0"/>
      <w:marTop w:val="0"/>
      <w:marBottom w:val="0"/>
      <w:divBdr>
        <w:top w:val="none" w:sz="0" w:space="0" w:color="auto"/>
        <w:left w:val="none" w:sz="0" w:space="0" w:color="auto"/>
        <w:bottom w:val="none" w:sz="0" w:space="0" w:color="auto"/>
        <w:right w:val="none" w:sz="0" w:space="0" w:color="auto"/>
      </w:divBdr>
      <w:divsChild>
        <w:div w:id="689256630">
          <w:marLeft w:val="144"/>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551722239">
      <w:bodyDiv w:val="1"/>
      <w:marLeft w:val="0"/>
      <w:marRight w:val="0"/>
      <w:marTop w:val="0"/>
      <w:marBottom w:val="0"/>
      <w:divBdr>
        <w:top w:val="none" w:sz="0" w:space="0" w:color="auto"/>
        <w:left w:val="none" w:sz="0" w:space="0" w:color="auto"/>
        <w:bottom w:val="none" w:sz="0" w:space="0" w:color="auto"/>
        <w:right w:val="none" w:sz="0" w:space="0" w:color="auto"/>
      </w:divBdr>
    </w:div>
    <w:div w:id="158191304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06380179">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1968269711">
      <w:bodyDiv w:val="1"/>
      <w:marLeft w:val="0"/>
      <w:marRight w:val="0"/>
      <w:marTop w:val="0"/>
      <w:marBottom w:val="0"/>
      <w:divBdr>
        <w:top w:val="none" w:sz="0" w:space="0" w:color="auto"/>
        <w:left w:val="none" w:sz="0" w:space="0" w:color="auto"/>
        <w:bottom w:val="none" w:sz="0" w:space="0" w:color="auto"/>
        <w:right w:val="none" w:sz="0" w:space="0" w:color="auto"/>
      </w:divBdr>
    </w:div>
    <w:div w:id="1985622692">
      <w:bodyDiv w:val="1"/>
      <w:marLeft w:val="0"/>
      <w:marRight w:val="0"/>
      <w:marTop w:val="0"/>
      <w:marBottom w:val="0"/>
      <w:divBdr>
        <w:top w:val="none" w:sz="0" w:space="0" w:color="auto"/>
        <w:left w:val="none" w:sz="0" w:space="0" w:color="auto"/>
        <w:bottom w:val="none" w:sz="0" w:space="0" w:color="auto"/>
        <w:right w:val="none" w:sz="0" w:space="0" w:color="auto"/>
      </w:divBdr>
    </w:div>
    <w:div w:id="1999142688">
      <w:bodyDiv w:val="1"/>
      <w:marLeft w:val="0"/>
      <w:marRight w:val="0"/>
      <w:marTop w:val="0"/>
      <w:marBottom w:val="0"/>
      <w:divBdr>
        <w:top w:val="none" w:sz="0" w:space="0" w:color="auto"/>
        <w:left w:val="none" w:sz="0" w:space="0" w:color="auto"/>
        <w:bottom w:val="none" w:sz="0" w:space="0" w:color="auto"/>
        <w:right w:val="none" w:sz="0" w:space="0" w:color="auto"/>
      </w:divBdr>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 w:id="214179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1093/acprof:oso/9780195154061.001.000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16/j.cognition.2009.07.004" TargetMode="External"/><Relationship Id="rId17" Type="http://schemas.openxmlformats.org/officeDocument/2006/relationships/hyperlink" Target="https://doi.org/10.1073/pnas.1208951109" TargetMode="External"/><Relationship Id="rId2" Type="http://schemas.openxmlformats.org/officeDocument/2006/relationships/numbering" Target="numbering.xml"/><Relationship Id="rId16" Type="http://schemas.openxmlformats.org/officeDocument/2006/relationships/hyperlink" Target="http://dx.doi.org/10.1016/j.cogpsych.2009.05.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x.doi.org/10.1111/j.1551-6709.2009.01018.x"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cognition.2005.01.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FD8C6-4B79-40EB-9A1F-51C1F5ADC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3</TotalTime>
  <Pages>15</Pages>
  <Words>6815</Words>
  <Characters>3884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Marianna Zhang</cp:lastModifiedBy>
  <cp:revision>772</cp:revision>
  <dcterms:created xsi:type="dcterms:W3CDTF">2019-05-23T06:29:00Z</dcterms:created>
  <dcterms:modified xsi:type="dcterms:W3CDTF">2019-05-2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